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C87C87" w:rsidRPr="00B3495D" w:rsidRDefault="00C87C87" w:rsidP="00C87C87">
      <w:pPr>
        <w:spacing w:line="276" w:lineRule="auto"/>
        <w:rPr>
          <w:rFonts w:ascii="Calibri" w:hAnsi="Calibri" w:cs="Calibri"/>
          <w:b/>
          <w:lang w:val="fi-FI"/>
        </w:rPr>
      </w:pPr>
      <w:r w:rsidRPr="00B3495D">
        <w:rPr>
          <w:rFonts w:ascii="Calibri" w:hAnsi="Calibri" w:cs="Calibri"/>
          <w:sz w:val="20"/>
          <w:szCs w:val="20"/>
          <w:lang w:val="fi-FI"/>
        </w:rPr>
        <w:t>1 Department of Biosciences, P.O. Box 65 (Viikinkaari 1), FI-00014 University of Helsinki, Finland</w:t>
      </w:r>
      <w:r w:rsidRPr="00B3495D">
        <w:rPr>
          <w:rFonts w:ascii="Calibri" w:hAnsi="Calibri" w:cs="Calibri"/>
          <w:sz w:val="20"/>
          <w:szCs w:val="20"/>
          <w:lang w:val="fi-FI"/>
        </w:rPr>
        <w:br/>
        <w:t>2 Finnish Environment Institute, Natural Environment Centre, P.O. Box 140 (Mechelininkatu 34a), FI- 00251 Helsinki, Finland</w:t>
      </w:r>
      <w:r w:rsidRPr="00B3495D">
        <w:rPr>
          <w:rFonts w:ascii="Calibri" w:hAnsi="Calibri" w:cs="Calibri"/>
          <w:sz w:val="20"/>
          <w:szCs w:val="20"/>
          <w:lang w:val="fi-FI"/>
        </w:rPr>
        <w:br/>
        <w:t>3 Finnish Forest Research Institute (Metsäntutkimuslaitos), Vantaa, Finland</w:t>
      </w:r>
      <w:r w:rsidRPr="00B3495D">
        <w:rPr>
          <w:rFonts w:ascii="Calibri" w:hAnsi="Calibri" w:cs="Calibri"/>
          <w:sz w:val="20"/>
          <w:szCs w:val="20"/>
          <w:lang w:val="fi-FI"/>
        </w:rPr>
        <w:br/>
        <w:t>4 The Finnish Forest Centre (Suomen Metsäkeskus), Kajaani, Finland</w:t>
      </w:r>
      <w:r w:rsidRPr="00B3495D">
        <w:rPr>
          <w:rFonts w:ascii="Calibri" w:hAnsi="Calibri" w:cs="Calibri"/>
          <w:sz w:val="20"/>
          <w:szCs w:val="20"/>
          <w:lang w:val="fi-FI"/>
        </w:rPr>
        <w:br/>
      </w:r>
      <w:r w:rsidR="003A01DD">
        <w:rPr>
          <w:rFonts w:ascii="Calibri" w:hAnsi="Calibri" w:cs="Calibri"/>
          <w:sz w:val="20"/>
          <w:szCs w:val="20"/>
          <w:lang w:val="fi-FI"/>
        </w:rPr>
        <w:t xml:space="preserve">* </w:t>
      </w:r>
      <w:r w:rsidRPr="00B3495D">
        <w:rPr>
          <w:rFonts w:ascii="Calibri" w:hAnsi="Calibri" w:cs="Calibri"/>
          <w:sz w:val="20"/>
          <w:szCs w:val="20"/>
          <w:lang w:val="fi-FI"/>
        </w:rPr>
        <w:t>Corresponding author</w:t>
      </w:r>
    </w:p>
    <w:p w:rsidR="00C87C87" w:rsidRPr="008F340A" w:rsidRDefault="00C87C87" w:rsidP="00C87C87">
      <w:pPr>
        <w:spacing w:line="276" w:lineRule="auto"/>
        <w:rPr>
          <w:rFonts w:ascii="Calibri" w:hAnsi="Calibri" w:cs="Calibri"/>
        </w:rPr>
      </w:pPr>
      <w:r w:rsidRPr="005E6DD3">
        <w:rPr>
          <w:rFonts w:ascii="Calibri" w:hAnsi="Calibri" w:cs="Calibri"/>
          <w:b/>
        </w:rPr>
        <w:t>Contact:</w:t>
      </w:r>
      <w:r w:rsidRPr="005E6DD3">
        <w:rPr>
          <w:rFonts w:ascii="Calibri" w:hAnsi="Calibri" w:cs="Calibri"/>
        </w:rPr>
        <w:br/>
        <w:t>joona.lehtomaki@helsinki.fi, tel. +358-9-191-57714</w:t>
      </w:r>
      <w:r w:rsidRPr="005E6DD3">
        <w:rPr>
          <w:rFonts w:ascii="Calibri" w:hAnsi="Calibri" w:cs="Calibri"/>
        </w:rPr>
        <w:br/>
        <w:t>sakari.tuominen@metla.fi</w:t>
      </w:r>
      <w:r w:rsidR="008F340A">
        <w:rPr>
          <w:rFonts w:ascii="Calibri" w:hAnsi="Calibri" w:cs="Calibri"/>
        </w:rPr>
        <w:br/>
        <w:t>tuuli.toivonen@helsinki.fi</w:t>
      </w:r>
      <w:r w:rsidRPr="005E6DD3">
        <w:rPr>
          <w:rFonts w:ascii="Calibri" w:hAnsi="Calibri" w:cs="Calibri"/>
        </w:rPr>
        <w:br/>
        <w:t>antti.leinonen@metsakeskus.fi</w:t>
      </w:r>
    </w:p>
    <w:p w:rsidR="00C87C87" w:rsidRPr="005E6DD3" w:rsidRDefault="00C87C87" w:rsidP="00C87C87">
      <w:pPr>
        <w:spacing w:line="276" w:lineRule="auto"/>
        <w:rPr>
          <w:rFonts w:ascii="Calibri" w:hAnsi="Calibri" w:cs="Calibri"/>
          <w:b/>
        </w:rPr>
      </w:pPr>
      <w:r w:rsidRPr="005E6DD3">
        <w:rPr>
          <w:rFonts w:ascii="Calibri" w:hAnsi="Calibri" w:cs="Calibri"/>
          <w:b/>
        </w:rPr>
        <w:t>Journal:</w:t>
      </w:r>
      <w:r w:rsidRPr="005E6DD3">
        <w:rPr>
          <w:rFonts w:ascii="Calibri" w:hAnsi="Calibri" w:cs="Calibri"/>
        </w:rPr>
        <w:br/>
        <w:t>PLoS ONE</w:t>
      </w:r>
    </w:p>
    <w:p w:rsidR="00C87C87" w:rsidRPr="005E6DD3" w:rsidRDefault="00C87C87" w:rsidP="00C87C87">
      <w:pPr>
        <w:spacing w:line="276" w:lineRule="auto"/>
        <w:rPr>
          <w:rFonts w:ascii="Calibri" w:hAnsi="Calibri" w:cs="Calibri"/>
          <w:b/>
        </w:rPr>
      </w:pPr>
      <w:r w:rsidRPr="005E6DD3">
        <w:rPr>
          <w:rFonts w:ascii="Calibri" w:hAnsi="Calibri" w:cs="Calibri"/>
          <w:b/>
        </w:rPr>
        <w:t>Type of paper:</w:t>
      </w:r>
      <w:r w:rsidRPr="005E6DD3">
        <w:rPr>
          <w:rFonts w:ascii="Calibri" w:hAnsi="Calibri" w:cs="Calibri"/>
        </w:rPr>
        <w:br/>
        <w:t>Original research paper</w:t>
      </w:r>
    </w:p>
    <w:p w:rsidR="00C87C87" w:rsidRPr="005E6DD3" w:rsidRDefault="00C87C87" w:rsidP="00C87C87">
      <w:pPr>
        <w:spacing w:line="276" w:lineRule="auto"/>
        <w:rPr>
          <w:rFonts w:ascii="Calibri" w:hAnsi="Calibri" w:cs="Calibri"/>
          <w:b/>
        </w:rPr>
      </w:pPr>
      <w:r w:rsidRPr="005E6DD3">
        <w:rPr>
          <w:rFonts w:ascii="Calibri" w:hAnsi="Calibri" w:cs="Calibri"/>
          <w:b/>
        </w:rPr>
        <w:t>Short title:</w:t>
      </w:r>
      <w:r w:rsidRPr="005E6DD3">
        <w:rPr>
          <w:rFonts w:ascii="Calibri" w:hAnsi="Calibri" w:cs="Calibri"/>
        </w:rPr>
        <w:br/>
        <w:t>Open vs proprietary data in forest conservation</w:t>
      </w:r>
    </w:p>
    <w:p w:rsidR="00C87C87" w:rsidRPr="005E6DD3" w:rsidRDefault="00C87C87" w:rsidP="00C87C87">
      <w:pPr>
        <w:spacing w:line="276" w:lineRule="auto"/>
        <w:rPr>
          <w:rFonts w:ascii="Calibri" w:hAnsi="Calibri" w:cs="Calibri"/>
          <w:b/>
        </w:rPr>
      </w:pPr>
      <w:r w:rsidRPr="005E6DD3">
        <w:rPr>
          <w:rFonts w:ascii="Calibri" w:hAnsi="Calibri" w:cs="Calibri"/>
          <w:b/>
        </w:rPr>
        <w:t>Version:</w:t>
      </w:r>
      <w:r w:rsidR="0024175A">
        <w:rPr>
          <w:rFonts w:ascii="Calibri" w:hAnsi="Calibri" w:cs="Calibri"/>
        </w:rPr>
        <w:br/>
        <w:t>v0.5.1</w:t>
      </w:r>
    </w:p>
    <w:p w:rsidR="003F71F4" w:rsidRDefault="00C87C87" w:rsidP="003F71F4">
      <w:pPr>
        <w:spacing w:before="0" w:after="0" w:line="276" w:lineRule="auto"/>
        <w:rPr>
          <w:rFonts w:ascii="Calibri" w:hAnsi="Calibri" w:cs="Calibri"/>
        </w:rPr>
      </w:pPr>
      <w:r w:rsidRPr="005E6DD3">
        <w:rPr>
          <w:rFonts w:ascii="Calibri" w:hAnsi="Calibri" w:cs="Calibri"/>
          <w:b/>
        </w:rPr>
        <w:t>Manuscript statistics:</w:t>
      </w:r>
      <w:r w:rsidRPr="005E6DD3">
        <w:rPr>
          <w:rFonts w:ascii="Calibri" w:hAnsi="Calibri" w:cs="Calibri"/>
        </w:rPr>
        <w:br/>
        <w:t>Abstract leng</w:t>
      </w:r>
      <w:r w:rsidR="00DA43B5">
        <w:rPr>
          <w:rFonts w:ascii="Calibri" w:hAnsi="Calibri" w:cs="Calibri"/>
        </w:rPr>
        <w:t>th = 272</w:t>
      </w:r>
      <w:r w:rsidR="003D1A6F">
        <w:rPr>
          <w:rFonts w:ascii="Calibri" w:hAnsi="Calibri" w:cs="Calibri"/>
        </w:rPr>
        <w:br/>
        <w:t>Main text length = 6720</w:t>
      </w:r>
    </w:p>
    <w:p w:rsidR="00C87C87" w:rsidRPr="003D1A6F" w:rsidRDefault="003F71F4" w:rsidP="003F71F4">
      <w:pPr>
        <w:spacing w:before="0" w:after="0" w:line="276" w:lineRule="auto"/>
        <w:rPr>
          <w:rFonts w:ascii="Calibri" w:hAnsi="Calibri" w:cs="Calibri"/>
        </w:rPr>
      </w:pPr>
      <w:r>
        <w:rPr>
          <w:rFonts w:ascii="Calibri" w:hAnsi="Calibri" w:cs="Calibri"/>
        </w:rPr>
        <w:t>Figure captions length</w:t>
      </w:r>
      <w:r w:rsidR="00987AA7">
        <w:rPr>
          <w:rFonts w:ascii="Calibri" w:hAnsi="Calibri" w:cs="Calibri"/>
        </w:rPr>
        <w:t xml:space="preserve"> = </w:t>
      </w:r>
      <w:r w:rsidR="00066891">
        <w:rPr>
          <w:rFonts w:ascii="Calibri" w:hAnsi="Calibri" w:cs="Calibri"/>
        </w:rPr>
        <w:t>410</w:t>
      </w:r>
      <w:r w:rsidR="00C87C87" w:rsidRPr="005E6DD3">
        <w:rPr>
          <w:rFonts w:ascii="Calibri" w:hAnsi="Calibri" w:cs="Calibri"/>
        </w:rPr>
        <w:br/>
        <w:t>Figures = 6</w:t>
      </w:r>
      <w:r w:rsidR="00C87C87" w:rsidRPr="005E6DD3">
        <w:rPr>
          <w:rFonts w:ascii="Calibri" w:hAnsi="Calibri" w:cs="Calibri"/>
        </w:rPr>
        <w:br/>
        <w:t>Tables = 1</w:t>
      </w:r>
      <w:r w:rsidR="00C87C87" w:rsidRPr="005E6DD3">
        <w:rPr>
          <w:rFonts w:ascii="Calibri" w:hAnsi="Calibri" w:cs="Calibri"/>
        </w:rPr>
        <w:br/>
        <w:t>References = 93</w:t>
      </w:r>
    </w:p>
    <w:p w:rsidR="00C87C87" w:rsidRPr="005E6DD3" w:rsidRDefault="00C87C87" w:rsidP="00C87C87">
      <w:pPr>
        <w:pStyle w:val="Heading1"/>
        <w:rPr>
          <w:rFonts w:cs="Calibri"/>
        </w:rPr>
      </w:pPr>
      <w:bookmarkStart w:id="1" w:name="abstract"/>
      <w:r w:rsidRPr="005E6DD3">
        <w:rPr>
          <w:rFonts w:cs="Calibri"/>
          <w:color w:val="000000"/>
          <w:szCs w:val="32"/>
        </w:rPr>
        <w:lastRenderedPageBreak/>
        <w:t>Abstract</w:t>
      </w:r>
    </w:p>
    <w:bookmarkEnd w:id="1"/>
    <w:p w:rsidR="00C87C87" w:rsidRPr="005E6DD3" w:rsidRDefault="00C87C87" w:rsidP="00C87C87">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detailed regional inventory databases, however, remain proprietary.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ly, w</w:t>
      </w:r>
      <w:r w:rsidRPr="005E6DD3">
        <w:rPr>
          <w:rFonts w:ascii="Calibri" w:hAnsi="Calibri" w:cs="Calibri"/>
        </w:rPr>
        <w:t>e constructed a set of indi</w:t>
      </w:r>
      <w:r>
        <w:rPr>
          <w:rFonts w:ascii="Calibri" w:hAnsi="Calibri" w:cs="Calibri"/>
        </w:rPr>
        <w:t>c</w:t>
      </w:r>
      <w:r w:rsidRPr="005E6DD3">
        <w:rPr>
          <w:rFonts w:ascii="Calibri" w:hAnsi="Calibri" w:cs="Calibri"/>
        </w:rPr>
        <w:t xml:space="preserve">es for forest conservation value based on quantitative information commonly found in forest inventories, such as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ins w:id="2" w:author="Joona Lehtomäki" w:date="2014-10-01T17:43:00Z">
        <w:r w:rsidR="00121CEA">
          <w:rPr>
            <w:rFonts w:ascii="Calibri" w:hAnsi="Calibri" w:cs="Calibri"/>
          </w:rPr>
          <w:t xml:space="preserve">priority </w:t>
        </w:r>
      </w:ins>
      <w:r w:rsidRPr="005E6DD3">
        <w:rPr>
          <w:rFonts w:ascii="Calibri" w:hAnsi="Calibri" w:cs="Calibri"/>
        </w:rPr>
        <w:t>pattern</w:t>
      </w:r>
      <w:ins w:id="3" w:author="Joona Lehtomäki" w:date="2014-10-01T17:43:00Z">
        <w:r w:rsidR="00121CEA">
          <w:rPr>
            <w:rFonts w:ascii="Calibri" w:hAnsi="Calibri" w:cs="Calibri"/>
          </w:rPr>
          <w:t>s</w:t>
        </w:r>
      </w:ins>
      <w:r w:rsidRPr="005E6DD3">
        <w:rPr>
          <w:rFonts w:ascii="Calibri" w:hAnsi="Calibri" w:cs="Calibri"/>
        </w:rPr>
        <w:t xml:space="preserve"> </w:t>
      </w:r>
      <w:del w:id="4" w:author="Joona Lehtomäki" w:date="2014-10-01T17:43:00Z">
        <w:r w:rsidRPr="005E6DD3" w:rsidDel="00121CEA">
          <w:rPr>
            <w:rFonts w:ascii="Calibri" w:hAnsi="Calibri" w:cs="Calibri"/>
          </w:rPr>
          <w:delText>of high priority</w:delText>
        </w:r>
        <w:r w:rsidDel="00121CEA">
          <w:rPr>
            <w:rFonts w:ascii="Calibri" w:hAnsi="Calibri" w:cs="Calibri"/>
          </w:rPr>
          <w:delText xml:space="preserve"> area </w:delText>
        </w:r>
      </w:del>
      <w:del w:id="5" w:author="Joona Lehtomäki" w:date="2014-10-01T17:44:00Z">
        <w:r w:rsidDel="00121CEA">
          <w:rPr>
            <w:rFonts w:ascii="Calibri" w:hAnsi="Calibri" w:cs="Calibri"/>
          </w:rPr>
          <w:delText>remains</w:delText>
        </w:r>
      </w:del>
      <w:ins w:id="6" w:author="Joona Lehtomäki" w:date="2014-10-01T17:44:00Z">
        <w:r w:rsidR="00121CEA">
          <w:rPr>
            <w:rFonts w:ascii="Calibri" w:hAnsi="Calibri" w:cs="Calibri"/>
          </w:rPr>
          <w:t>are</w:t>
        </w:r>
      </w:ins>
      <w:r w:rsidRPr="005E6DD3">
        <w:rPr>
          <w:rFonts w:ascii="Calibri" w:hAnsi="Calibri" w:cs="Calibri"/>
        </w:rPr>
        <w:t xml:space="preserve"> relatively robust across different data sources and analysis options</w:t>
      </w:r>
      <w:ins w:id="7" w:author="Joona Lehtomäki" w:date="2014-10-01T17:45:00Z">
        <w:r w:rsidR="00842BBD">
          <w:rPr>
            <w:rFonts w:ascii="Calibri" w:hAnsi="Calibri" w:cs="Calibri"/>
          </w:rPr>
          <w:t>. However,</w:t>
        </w:r>
      </w:ins>
      <w:ins w:id="8" w:author="Joona Lehtomäki" w:date="2014-10-01T17:44:00Z">
        <w:r w:rsidR="00842BBD">
          <w:rPr>
            <w:rFonts w:ascii="Calibri" w:hAnsi="Calibri" w:cs="Calibri"/>
          </w:rPr>
          <w:t xml:space="preserve"> the spatial overlap between top priorities is low </w:t>
        </w:r>
      </w:ins>
      <w:del w:id="9" w:author="Joona Lehtomäki" w:date="2014-10-01T17:46:00Z">
        <w:r w:rsidDel="00842BBD">
          <w:rPr>
            <w:rFonts w:ascii="Calibri" w:hAnsi="Calibri" w:cs="Calibri"/>
          </w:rPr>
          <w:delText>.</w:delText>
        </w:r>
        <w:r w:rsidRPr="005E6DD3" w:rsidDel="00842BBD">
          <w:rPr>
            <w:rFonts w:ascii="Calibri" w:hAnsi="Calibri" w:cs="Calibri"/>
          </w:rPr>
          <w:delText xml:space="preserve"> However, </w:delText>
        </w:r>
      </w:del>
      <w:ins w:id="10" w:author="Joona Lehtomäki" w:date="2014-10-01T17:46:00Z">
        <w:r w:rsidR="00842BBD">
          <w:rPr>
            <w:rFonts w:ascii="Calibri" w:hAnsi="Calibri" w:cs="Calibri"/>
          </w:rPr>
          <w:t xml:space="preserve">and the </w:t>
        </w:r>
      </w:ins>
      <w:r>
        <w:rPr>
          <w:rFonts w:ascii="Calibri" w:hAnsi="Calibri" w:cs="Calibri"/>
        </w:rPr>
        <w:t xml:space="preserve">coarse data </w:t>
      </w:r>
      <w:r w:rsidRPr="005E6DD3">
        <w:rPr>
          <w:rFonts w:ascii="Calibri" w:hAnsi="Calibri" w:cs="Calibri"/>
        </w:rPr>
        <w:t>miss much of the fine-scale variation in forest structures</w:t>
      </w:r>
      <w:ins w:id="11" w:author="Joona Lehtomäki" w:date="2014-10-01T17:46:00Z">
        <w:r w:rsidR="00867515">
          <w:rPr>
            <w:rFonts w:ascii="Calibri" w:hAnsi="Calibri" w:cs="Calibri"/>
          </w:rPr>
          <w:t>.</w:t>
        </w:r>
      </w:ins>
      <w:r>
        <w:rPr>
          <w:rFonts w:ascii="Calibri" w:hAnsi="Calibri" w:cs="Calibri"/>
        </w:rPr>
        <w:t xml:space="preserve"> </w:t>
      </w:r>
      <w:del w:id="12" w:author="Joona Lehtomäki" w:date="2014-10-01T17:46:00Z">
        <w:r w:rsidDel="00867515">
          <w:rPr>
            <w:rFonts w:ascii="Calibri" w:hAnsi="Calibri" w:cs="Calibri"/>
          </w:rPr>
          <w:delText>and m</w:delText>
        </w:r>
      </w:del>
      <w:ins w:id="13" w:author="Joona Lehtomäki" w:date="2014-10-01T17:46:00Z">
        <w:r w:rsidR="00867515">
          <w:rPr>
            <w:rFonts w:ascii="Calibri" w:hAnsi="Calibri" w:cs="Calibri"/>
          </w:rPr>
          <w:t>M</w:t>
        </w:r>
      </w:ins>
      <w:r>
        <w:rPr>
          <w:rFonts w:ascii="Calibri" w:hAnsi="Calibri" w:cs="Calibri"/>
        </w:rPr>
        <w:t>ore detailed data is needed to be</w:t>
      </w:r>
      <w:r w:rsidRPr="005E6DD3">
        <w:rPr>
          <w:rFonts w:ascii="Calibri" w:hAnsi="Calibri" w:cs="Calibri"/>
        </w:rPr>
        <w:t xml:space="preserve"> able to account for more small-scaled features of conservation value. These results underline the importance of making detailed inventory data publicly available, because b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could be integrated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5E6DD3" w:rsidRDefault="001138BE" w:rsidP="001138BE">
      <w:pPr>
        <w:pStyle w:val="Heading1"/>
        <w:spacing w:line="276" w:lineRule="auto"/>
        <w:rPr>
          <w:rFonts w:cs="Calibri"/>
          <w:sz w:val="28"/>
          <w:szCs w:val="28"/>
        </w:rPr>
      </w:pPr>
      <w:r w:rsidRPr="005E6DD3">
        <w:rPr>
          <w:rFonts w:cs="Calibri"/>
          <w:color w:val="000000"/>
          <w:szCs w:val="32"/>
        </w:rPr>
        <w:t>1. Introduction</w:t>
      </w:r>
    </w:p>
    <w:p w:rsidR="001138BE" w:rsidRPr="005E6DD3" w:rsidRDefault="001138BE" w:rsidP="001138BE">
      <w:pPr>
        <w:pStyle w:val="Heading2"/>
        <w:spacing w:line="276" w:lineRule="auto"/>
        <w:rPr>
          <w:rFonts w:cs="Calibri"/>
          <w:sz w:val="24"/>
          <w:szCs w:val="24"/>
        </w:rPr>
      </w:pPr>
      <w:r w:rsidRPr="005E6DD3">
        <w:rPr>
          <w:rFonts w:cs="Calibri"/>
          <w:szCs w:val="28"/>
        </w:rPr>
        <w:t>1.1 Multitude of objectives for conservation prioritization</w:t>
      </w:r>
    </w:p>
    <w:p w:rsidR="001138BE" w:rsidRPr="005E6DD3" w:rsidRDefault="001138BE" w:rsidP="001138BE">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DF6F01">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transdisciplinary research and decision-making </w:t>
      </w:r>
      <w:r>
        <w:rPr>
          <w:rFonts w:ascii="Calibri" w:hAnsi="Calibri" w:cs="Calibri"/>
        </w:rPr>
        <w:fldChar w:fldCharType="begin" w:fldLock="1"/>
      </w:r>
      <w:r w:rsidR="00DF6F01">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DF6F01">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DF6F01">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DF6F01">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DF6F01">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DF6F01">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F20BD5">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lastRenderedPageBreak/>
        <w:fldChar w:fldCharType="begin" w:fldLock="1"/>
      </w:r>
      <w:r w:rsidR="00DF6F01">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are interested in how well different types of forest inventory data are suitable as input for spatial conservation prioritization, which largely depends on whether the data captures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1.2 Informative conservation decision-making depends on available data</w:t>
      </w:r>
    </w:p>
    <w:p w:rsidR="0005278B" w:rsidRPr="0005278B" w:rsidRDefault="0005278B" w:rsidP="0005278B">
      <w:pPr>
        <w:spacing w:line="276" w:lineRule="auto"/>
        <w:rPr>
          <w:rFonts w:ascii="Calibri" w:hAnsi="Calibri" w:cs="Calibri"/>
        </w:rPr>
      </w:pPr>
      <w:r w:rsidRPr="0005278B">
        <w:rPr>
          <w:rFonts w:ascii="Calibri" w:hAnsi="Calibri" w:cs="Calibri"/>
        </w:rPr>
        <w:t xml:space="preserve">A plethora of studies </w:t>
      </w:r>
      <w:r w:rsidR="002F158D">
        <w:rPr>
          <w:rFonts w:ascii="Calibri" w:hAnsi="Calibri" w:cs="Calibri"/>
        </w:rPr>
        <w:t>has</w:t>
      </w:r>
      <w:r w:rsidRPr="0005278B">
        <w:rPr>
          <w:rFonts w:ascii="Calibri" w:hAnsi="Calibri" w:cs="Calibri"/>
        </w:rPr>
        <w:t xml:space="preserve"> been published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DF6F01">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DF6F01">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DF6F01">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decisions still have to be made </w:t>
      </w:r>
      <w:r w:rsidR="002219CD">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05278B">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DF6F01">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xml:space="preserve">. In addition to NFIs, many other public and private operators collect detailed forest inventory data for their own operational planning often at the national or regional scale. </w:t>
      </w:r>
      <w:r w:rsidRPr="0005278B">
        <w:rPr>
          <w:rFonts w:ascii="Calibri" w:hAnsi="Calibri" w:cs="Calibri"/>
        </w:rPr>
        <w:lastRenderedPageBreak/>
        <w:t>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hyperlink r:id="rId9" w:history="1">
        <w:r w:rsidRPr="00517920">
          <w:rPr>
            <w:rStyle w:val="Hyperlink"/>
            <w:rFonts w:ascii="Calibri" w:hAnsi="Calibri" w:cs="Calibri"/>
          </w:rPr>
          <w:t>http://www.metla.fi/ohjelma/vmi/vmi-moni-en.htm</w:t>
        </w:r>
      </w:hyperlink>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1.3 Forest inventory data in spatial conservation prioritization and validation</w:t>
      </w:r>
    </w:p>
    <w:p w:rsidR="006434A0" w:rsidRPr="006434A0" w:rsidRDefault="006434A0" w:rsidP="006434A0">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xml:space="preserve">, biodiversity indicators estimated from forest inventory data can be classified into two categories: (i)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DF6F01">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Fourth, since forest inventory data still are primarily collected for forest management and planning purposes, conservation prioritization based on forest inventory data can be more easily understood by forestry practitioners. Finally, the data, and thus the results of conservation prioritization analyses, are produced at a resolution directly relevant for operative planning.</w:t>
      </w:r>
    </w:p>
    <w:p w:rsidR="006434A0" w:rsidRDefault="006434A0" w:rsidP="006434A0">
      <w:pPr>
        <w:spacing w:line="276" w:lineRule="auto"/>
        <w:rPr>
          <w:rFonts w:ascii="Calibri" w:hAnsi="Calibri" w:cs="Calibri"/>
        </w:rPr>
      </w:pPr>
      <w:r w:rsidRPr="006434A0">
        <w:rPr>
          <w:rFonts w:ascii="Calibri" w:hAnsi="Calibri" w:cs="Calibri"/>
        </w:rPr>
        <w:t>Validating the results of a conservation prioritization analysis is an important, but often overlooked  part of the whole prioritization process. In other words, maps and other results of prioritization assessments are often produced assuming that the input data is 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DF6F01">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r w:rsidRPr="006434A0">
        <w:rPr>
          <w:rFonts w:ascii="Calibri" w:hAnsi="Calibri" w:cs="Calibri"/>
        </w:rPr>
        <w:t>. VA prioritization can be validated for example by comparison to additional local-scale data about 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lastRenderedPageBreak/>
        <w:t>1.4 Aims and scope</w:t>
      </w:r>
    </w:p>
    <w:p w:rsidR="00CD3EDB" w:rsidRPr="00CD3EDB" w:rsidRDefault="00CD3EDB" w:rsidP="00CD3EDB">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CD3EDB">
      <w:pPr>
        <w:spacing w:line="276" w:lineRule="auto"/>
        <w:rPr>
          <w:rFonts w:ascii="Calibri" w:hAnsi="Calibri" w:cs="Calibri"/>
        </w:rPr>
      </w:pPr>
      <w:r w:rsidRPr="00CD3EDB">
        <w:rPr>
          <w:rFonts w:ascii="Calibri" w:hAnsi="Calibri" w:cs="Calibri"/>
        </w:rPr>
        <w:t>1) Can conservation prioritization analysis based on forest inventory data capture conservation value in boreal managed forest landscapes?</w:t>
      </w:r>
    </w:p>
    <w:p w:rsidR="00CD3EDB" w:rsidRPr="00CD3EDB" w:rsidRDefault="00CD3EDB" w:rsidP="00CD3EDB">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CD3EDB" w:rsidP="00CD3EDB">
      <w:pPr>
        <w:spacing w:line="276" w:lineRule="auto"/>
        <w:rPr>
          <w:rFonts w:ascii="Calibri" w:hAnsi="Calibri" w:cs="Calibri"/>
        </w:rPr>
      </w:pPr>
      <w:r w:rsidRPr="00CD3EDB">
        <w:rPr>
          <w:rFonts w:ascii="Calibri" w:hAnsi="Calibri" w:cs="Calibri"/>
        </w:rPr>
        <w:t>3) Given the differences in the data reliability and prioritization results, under what kind of planning circumstances is open but coarse inventory data sufficient for informative conservation decision-making?</w:t>
      </w:r>
    </w:p>
    <w:p w:rsidR="00CD3EDB" w:rsidRPr="00CD3EDB" w:rsidRDefault="00CD3EDB" w:rsidP="00CD3EDB">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r w:rsidR="00E150D3">
        <w:rPr>
          <w:rFonts w:ascii="Calibri" w:hAnsi="Calibri" w:cs="Calibri"/>
        </w:rPr>
        <w:t>We have done t</w:t>
      </w:r>
      <w:r w:rsidRPr="00CD3EDB">
        <w:rPr>
          <w:rFonts w:ascii="Calibri" w:hAnsi="Calibri" w:cs="Calibri"/>
        </w:rPr>
        <w:t>he work in collaboration with the Finnish Forest Center and the results have already been utilized in the implementation of the METSO forest biodiversity programme.</w:t>
      </w:r>
    </w:p>
    <w:p w:rsidR="00CD3EDB" w:rsidRDefault="00CD3EDB" w:rsidP="00CD3EDB">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1.1</w:t>
      </w:r>
      <w:r w:rsidRPr="00CD3EDB">
        <w:rPr>
          <w:rFonts w:ascii="Calibri" w:hAnsi="Calibri" w:cs="Calibri"/>
        </w:rPr>
        <w:t xml:space="preserve">) and the code necessary to produce the results from the prioritization analyses. While the proprietary data we have used cannot be shared because of privacy issues (however, see section </w:t>
      </w:r>
      <w:r w:rsidRPr="00D811F6">
        <w:rPr>
          <w:rFonts w:ascii="Calibri" w:hAnsi="Calibri" w:cs="Calibri"/>
        </w:rPr>
        <w:t>2.3.2</w:t>
      </w:r>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2. Material and Methods</w:t>
      </w:r>
    </w:p>
    <w:p w:rsidR="000C5DC8" w:rsidRPr="000C5DC8" w:rsidRDefault="000C5DC8" w:rsidP="000C5DC8">
      <w:pPr>
        <w:pStyle w:val="Heading2"/>
        <w:rPr>
          <w:szCs w:val="28"/>
        </w:rPr>
      </w:pPr>
      <w:r w:rsidRPr="000C5DC8">
        <w:rPr>
          <w:szCs w:val="28"/>
        </w:rPr>
        <w:t>2.1 Study area</w:t>
      </w:r>
    </w:p>
    <w:p w:rsidR="000C5DC8" w:rsidRPr="000C5DC8" w:rsidRDefault="000C5DC8" w:rsidP="000C5DC8">
      <w:pPr>
        <w:spacing w:line="276" w:lineRule="auto"/>
        <w:rPr>
          <w:rFonts w:ascii="Calibri" w:hAnsi="Calibri" w:cs="Calibri"/>
        </w:rPr>
      </w:pPr>
      <w:r w:rsidRPr="000C5DC8">
        <w:rPr>
          <w:rFonts w:ascii="Calibri" w:hAnsi="Calibri" w:cs="Calibri"/>
        </w:rPr>
        <w:t>The study area covers the region of Southern Savonia located in Southeastern part of Finland (Figur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it is characterized by a large number of lakes and </w:t>
      </w:r>
      <w:r w:rsidRPr="000C5DC8">
        <w:rPr>
          <w:rFonts w:ascii="Calibri" w:hAnsi="Calibri" w:cs="Calibri"/>
        </w:rPr>
        <w:lastRenderedPageBreak/>
        <w:t>fragmented waterways, which cover ca. 25% of the total area. Of the land area, approximately 88 % is forestry land that can further be divided into mineral soils (79%) and mires (21%). The south boreal vegetation zone covers the whole region and forests are mostly dominated by the Scots pine (</w:t>
      </w:r>
      <w:r w:rsidRPr="00D6207B">
        <w:rPr>
          <w:rFonts w:ascii="Calibri" w:hAnsi="Calibri" w:cs="Calibri"/>
          <w:i/>
        </w:rPr>
        <w:t>Pinus sylvestris</w:t>
      </w:r>
      <w:r w:rsidRPr="000C5DC8">
        <w:rPr>
          <w:rFonts w:ascii="Calibri" w:hAnsi="Calibri" w:cs="Calibri"/>
        </w:rPr>
        <w:t>) and the Norway spruce (</w:t>
      </w:r>
      <w:r w:rsidRPr="00D6207B">
        <w:rPr>
          <w:rFonts w:ascii="Calibri" w:hAnsi="Calibri" w:cs="Calibri"/>
          <w:i/>
        </w:rPr>
        <w:t>Picea abies</w:t>
      </w:r>
      <w:r w:rsidRPr="000C5DC8">
        <w:rPr>
          <w:rFonts w:ascii="Calibri" w:hAnsi="Calibri" w:cs="Calibri"/>
        </w:rPr>
        <w:t>), mixed with varying amounts of broadlea</w:t>
      </w:r>
      <w:ins w:id="14" w:author="Joona Lehtomäki" w:date="2014-09-28T18:23:00Z">
        <w:r w:rsidR="009D1A98">
          <w:rPr>
            <w:rFonts w:ascii="Calibri" w:hAnsi="Calibri" w:cs="Calibri"/>
          </w:rPr>
          <w:t>ved</w:t>
        </w:r>
      </w:ins>
      <w:del w:id="15" w:author="Joona Lehtomäki" w:date="2014-09-28T18:23:00Z">
        <w:r w:rsidRPr="000C5DC8" w:rsidDel="009D1A98">
          <w:rPr>
            <w:rFonts w:ascii="Calibri" w:hAnsi="Calibri" w:cs="Calibri"/>
          </w:rPr>
          <w:delText>f</w:delText>
        </w:r>
      </w:del>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DF6F01">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silvicultural management with only 2.5% strictly protected. This number is the same as the average for forestry land in </w:t>
      </w:r>
      <w:ins w:id="16" w:author="Joona Lehtomäki" w:date="2014-09-28T18:23:00Z">
        <w:r w:rsidR="00DF03BE">
          <w:rPr>
            <w:rFonts w:ascii="Calibri" w:hAnsi="Calibri" w:cs="Calibri"/>
          </w:rPr>
          <w:t>s</w:t>
        </w:r>
      </w:ins>
      <w:del w:id="17" w:author="Joona Lehtomäki" w:date="2014-09-28T18:23:00Z">
        <w:r w:rsidRPr="000C5DC8" w:rsidDel="00DF03BE">
          <w:rPr>
            <w:rFonts w:ascii="Calibri" w:hAnsi="Calibri" w:cs="Calibri"/>
          </w:rPr>
          <w:delText>S</w:delText>
        </w:r>
      </w:del>
      <w:r w:rsidRPr="000C5DC8">
        <w:rPr>
          <w:rFonts w:ascii="Calibri" w:hAnsi="Calibri" w:cs="Calibri"/>
        </w:rPr>
        <w:t>outhern Finland (2.5%).</w:t>
      </w:r>
    </w:p>
    <w:p w:rsidR="000C5DC8" w:rsidRPr="000C5DC8" w:rsidRDefault="000C5DC8" w:rsidP="000C5DC8">
      <w:pPr>
        <w:spacing w:line="276" w:lineRule="auto"/>
        <w:rPr>
          <w:rFonts w:ascii="Calibri" w:hAnsi="Calibri" w:cs="Calibri"/>
        </w:rPr>
      </w:pPr>
      <w:r w:rsidRPr="000C5DC8">
        <w:rPr>
          <w:rFonts w:ascii="Calibri" w:hAnsi="Calibri" w:cs="Calibri"/>
        </w:rPr>
        <w:t>Whereas private forest land has several operators working there (including Finnish Forest Centre), the state-owned land is managed by a single organization, Metsähallitus, which is further divided into two independent departments: the Forestry Department manages the Finnish state production forests and the Natural Heritage Services manage forests outside of commercial operation, including protected areas.</w:t>
      </w:r>
    </w:p>
    <w:p w:rsidR="00FF295B" w:rsidRDefault="00FF295B" w:rsidP="00361BE7"/>
    <w:p w:rsidR="000C5DC8" w:rsidRPr="000C5DC8" w:rsidRDefault="000C5DC8" w:rsidP="004F6D3A">
      <w:pPr>
        <w:pStyle w:val="Heading2"/>
      </w:pPr>
      <w:r w:rsidRPr="000C5DC8">
        <w:t>2.2 Study design</w:t>
      </w:r>
    </w:p>
    <w:p w:rsidR="000C5DC8" w:rsidRPr="000C5DC8" w:rsidRDefault="000C5DC8" w:rsidP="000C5DC8">
      <w:pPr>
        <w:spacing w:line="276" w:lineRule="auto"/>
        <w:rPr>
          <w:rFonts w:ascii="Calibri" w:hAnsi="Calibri" w:cs="Calibri"/>
        </w:rPr>
      </w:pPr>
      <w:r w:rsidRPr="000C5DC8">
        <w:rPr>
          <w:rFonts w:ascii="Calibri" w:hAnsi="Calibri" w:cs="Calibri"/>
        </w:rPr>
        <w:t xml:space="preserve">Fig 2 presents design of our study and Table 1 the data sets used in the analysis. 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 We were interested only in forest land on mineral soils. </w:t>
      </w:r>
    </w:p>
    <w:p w:rsidR="00FF295B" w:rsidRDefault="00FF295B" w:rsidP="00361BE7"/>
    <w:p w:rsidR="000C5DC8" w:rsidRPr="000C5DC8" w:rsidRDefault="000C5DC8" w:rsidP="004F6D3A">
      <w:pPr>
        <w:pStyle w:val="Heading2"/>
      </w:pPr>
      <w:r w:rsidRPr="000C5DC8">
        <w:t>2.3 Datasets</w:t>
      </w:r>
    </w:p>
    <w:p w:rsidR="000C5DC8" w:rsidRPr="000C5DC8" w:rsidRDefault="000C5DC8" w:rsidP="004F6D3A">
      <w:pPr>
        <w:pStyle w:val="Heading3"/>
      </w:pPr>
      <w:r w:rsidRPr="000C5DC8">
        <w:t xml:space="preserve">2.3.1 Coarse data </w:t>
      </w:r>
    </w:p>
    <w:p w:rsidR="000C5DC8" w:rsidRPr="000C5DC8" w:rsidRDefault="000C5DC8" w:rsidP="000C5DC8">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ins w:id="18" w:author="Joona Lehtomäki" w:date="2014-09-28T18:23:00Z">
        <w:r w:rsidR="006531B3">
          <w:rPr>
            <w:rFonts w:ascii="Calibri" w:hAnsi="Calibri" w:cs="Calibri"/>
          </w:rPr>
          <w:t xml:space="preserve"> and</w:t>
        </w:r>
      </w:ins>
      <w:r w:rsidRPr="000C5DC8">
        <w:rPr>
          <w:rFonts w:ascii="Calibri" w:hAnsi="Calibri" w:cs="Calibri"/>
        </w:rPr>
        <w:t xml:space="preserve"> maintained by the Finnish Forest Research Institute (Metla).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The MS-NFI data has been publicly available since late 2012, the thematic maps can be viewed through a web portal, and the rasters can be downloaded through a file service</w:t>
      </w:r>
      <w:r w:rsidR="00B142F2">
        <w:rPr>
          <w:rFonts w:ascii="Calibri" w:hAnsi="Calibri" w:cs="Calibri"/>
        </w:rPr>
        <w:t xml:space="preserve"> </w:t>
      </w:r>
      <w:r w:rsidR="00B142F2">
        <w:rPr>
          <w:rFonts w:ascii="Calibri" w:hAnsi="Calibri" w:cs="Calibri"/>
        </w:rPr>
        <w:fldChar w:fldCharType="begin" w:fldLock="1"/>
      </w:r>
      <w:r w:rsidR="00DF6F01">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The conservation value indexes used for the prioritization (see 2.4) require that information on both the average diameter and the volume are available for each tree species group. The standard MS-NFI rasters include only one estimate for average diameter over all tree species groups. In order to calculate estimates of average diameter for each tree species group, stand level variables were derived from the MS-NFI by the way of automatic stand deline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did the stand delineation </w:t>
      </w:r>
      <w:del w:id="19" w:author="Joona Lehtomäki" w:date="2014-09-28T18:24:00Z">
        <w:r w:rsidRPr="000C5DC8" w:rsidDel="00B5699C">
          <w:rPr>
            <w:rFonts w:ascii="Calibri" w:hAnsi="Calibri" w:cs="Calibri"/>
          </w:rPr>
          <w:delText xml:space="preserve">was </w:delText>
        </w:r>
        <w:r w:rsidRPr="000C5DC8" w:rsidDel="00D723EF">
          <w:rPr>
            <w:rFonts w:ascii="Calibri" w:hAnsi="Calibri" w:cs="Calibri"/>
          </w:rPr>
          <w:delText xml:space="preserve">carried out </w:delText>
        </w:r>
      </w:del>
      <w:r w:rsidRPr="000C5DC8">
        <w:rPr>
          <w:rFonts w:ascii="Calibri" w:hAnsi="Calibri" w:cs="Calibri"/>
        </w:rPr>
        <w:t>in the study area by</w:t>
      </w:r>
      <w:ins w:id="20" w:author="Joona Lehtomäki" w:date="2014-09-28T18:24:00Z">
        <w:r w:rsidR="00C91E0F">
          <w:rPr>
            <w:rFonts w:ascii="Calibri" w:hAnsi="Calibri" w:cs="Calibri"/>
          </w:rPr>
          <w:t xml:space="preserve"> using</w:t>
        </w:r>
      </w:ins>
      <w:r w:rsidRPr="000C5DC8">
        <w:rPr>
          <w:rFonts w:ascii="Calibri" w:hAnsi="Calibri" w:cs="Calibri"/>
        </w:rPr>
        <w:t xml:space="preserve"> automatic segmentation</w:t>
      </w:r>
      <w:r w:rsidR="005C4DA1">
        <w:rPr>
          <w:rFonts w:ascii="Calibri" w:hAnsi="Calibri" w:cs="Calibri"/>
        </w:rPr>
        <w:t xml:space="preserve"> (see also S1.2.1)</w:t>
      </w:r>
      <w:r w:rsidRPr="000C5DC8">
        <w:rPr>
          <w:rFonts w:ascii="Calibri" w:hAnsi="Calibri" w:cs="Calibri"/>
        </w:rPr>
        <w:t xml:space="preserve"> o</w:t>
      </w:r>
      <w:ins w:id="21" w:author="Joona Lehtomäki" w:date="2014-09-28T18:24:00Z">
        <w:r w:rsidR="004807FE">
          <w:rPr>
            <w:rFonts w:ascii="Calibri" w:hAnsi="Calibri" w:cs="Calibri"/>
          </w:rPr>
          <w:t>n</w:t>
        </w:r>
      </w:ins>
      <w:del w:id="22" w:author="Joona Lehtomäki" w:date="2014-09-28T18:24:00Z">
        <w:r w:rsidRPr="000C5DC8" w:rsidDel="004807FE">
          <w:rPr>
            <w:rFonts w:ascii="Calibri" w:hAnsi="Calibri" w:cs="Calibri"/>
          </w:rPr>
          <w:delText>f</w:delText>
        </w:r>
      </w:del>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Nagendra &amp; Goldberg</w:t>
      </w:r>
      <w:r w:rsidR="00B458B8">
        <w:rPr>
          <w:rFonts w:ascii="Calibri" w:hAnsi="Calibri" w:cs="Calibri"/>
        </w:rPr>
        <w:t xml:space="preserve"> </w:t>
      </w:r>
      <w:r w:rsidR="00B458B8">
        <w:rPr>
          <w:rFonts w:ascii="Calibri" w:hAnsi="Calibri" w:cs="Calibri"/>
        </w:rPr>
        <w:fldChar w:fldCharType="begin" w:fldLock="1"/>
      </w:r>
      <w:r w:rsidR="00DF6F01">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del w:id="23" w:author="Joona Lehtomäki" w:date="2014-09-28T18:25:00Z">
        <w:r w:rsidR="00F47AC9" w:rsidDel="0065160E">
          <w:rPr>
            <w:rFonts w:ascii="Calibri" w:hAnsi="Calibri" w:cs="Calibri"/>
          </w:rPr>
          <w:delText>s</w:delText>
        </w:r>
      </w:del>
      <w:r w:rsidRPr="000C5DC8">
        <w:rPr>
          <w:rFonts w:ascii="Calibri" w:hAnsi="Calibri" w:cs="Calibri"/>
        </w:rPr>
        <w:t>is based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DF6F01">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2.3.2 Detailed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are produced by a combination of direct field inventories and a representative plot-based sampling system. Nowadays, inventory data is updated also using remote sensing data (LiDAR). These data are collated to provide very fine scale information for forest management planning </w:t>
      </w:r>
      <w:r w:rsidR="0081185B">
        <w:rPr>
          <w:rFonts w:ascii="Calibri" w:hAnsi="Calibri" w:cs="Calibri"/>
        </w:rPr>
        <w:fldChar w:fldCharType="begin" w:fldLock="1"/>
      </w:r>
      <w:r w:rsidR="00DF6F01">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0C5DC8" w:rsidP="000C5DC8">
      <w:pPr>
        <w:spacing w:line="276" w:lineRule="auto"/>
        <w:rPr>
          <w:rFonts w:ascii="Calibri" w:hAnsi="Calibri" w:cs="Calibri"/>
        </w:rPr>
      </w:pPr>
      <w:r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FFC covered ~44% of the land area. Another additional source of information we used was spatial data on the planned forestry operations that contain information on planned operations such as thinnings and clear-cuts. We used these data to discount the value of forest areas that are planned to go through forest operations of varying degree (SI 1.3). The forest inventory data gathered and managed by FFC is not freely available as the Finnish Personal Data Act restricts the distribution of the data at a resolution that allows </w:t>
      </w:r>
      <w:r w:rsidRPr="000C5DC8">
        <w:rPr>
          <w:rFonts w:ascii="Calibri" w:hAnsi="Calibri" w:cs="Calibri"/>
        </w:rPr>
        <w:lastRenderedPageBreak/>
        <w:t>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DF6F01">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 xml:space="preserve">NHS has similar inventory system in place on public land. The NHS information system update the database every yearly to simulate the growth of forests, and consequently </w:t>
      </w:r>
      <w:del w:id="24" w:author="Joona Lehtomäki" w:date="2014-09-28T18:25:00Z">
        <w:r w:rsidRPr="000C5DC8" w:rsidDel="00295B1F">
          <w:rPr>
            <w:rFonts w:ascii="Calibri" w:hAnsi="Calibri" w:cs="Calibri"/>
          </w:rPr>
          <w:delText xml:space="preserve">we </w:delText>
        </w:r>
      </w:del>
      <w:r w:rsidRPr="000C5DC8">
        <w:rPr>
          <w:rFonts w:ascii="Calibri" w:hAnsi="Calibri" w:cs="Calibri"/>
        </w:rPr>
        <w:t>no filtering was needed. We received detailed stand-based data from NHS after signing a research collaboration agreement, as these data are not freely available for public use. We were unable the get any data from regions governed by Metsähallitus Forestry</w:t>
      </w:r>
      <w:del w:id="25" w:author="Joona Lehtomäki" w:date="2014-09-28T18:25:00Z">
        <w:r w:rsidRPr="000C5DC8" w:rsidDel="00295B1F">
          <w:rPr>
            <w:rFonts w:ascii="Calibri" w:hAnsi="Calibri" w:cs="Calibri"/>
          </w:rPr>
          <w:delText xml:space="preserve"> for reasons unknown to us</w:delText>
        </w:r>
      </w:del>
      <w:r w:rsidRPr="000C5DC8">
        <w:rPr>
          <w:rFonts w:ascii="Calibri" w:hAnsi="Calibri" w:cs="Calibri"/>
        </w:rPr>
        <w:t>. Detailed data from Metsähallitus NHS covers ~2.4% of the land area in South Savonia.</w:t>
      </w:r>
    </w:p>
    <w:p w:rsidR="000C5DC8" w:rsidRPr="000C5DC8" w:rsidRDefault="000C5DC8" w:rsidP="004F6D3A">
      <w:pPr>
        <w:pStyle w:val="Heading3"/>
      </w:pPr>
      <w:r w:rsidRPr="000C5DC8">
        <w:t>2.3.3 Data for valid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0C5DC8" w:rsidP="000C5DC8">
      <w:pPr>
        <w:spacing w:line="276" w:lineRule="auto"/>
        <w:rPr>
          <w:rFonts w:ascii="Calibri" w:hAnsi="Calibri" w:cs="Calibri"/>
        </w:rPr>
      </w:pPr>
      <w:r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0C5DC8">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The concept is in use in many Fennoscandian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0C5DC8">
      <w:pPr>
        <w:spacing w:line="276" w:lineRule="auto"/>
        <w:rPr>
          <w:rFonts w:ascii="Calibri" w:hAnsi="Calibri" w:cs="Calibri"/>
        </w:rPr>
      </w:pPr>
      <w:r w:rsidRPr="000C5DC8">
        <w:rPr>
          <w:rFonts w:ascii="Calibri" w:hAnsi="Calibri" w:cs="Calibri"/>
        </w:rPr>
        <w:t>Recently acquired protected areas are related to the ongoing forest biodiversity conservation programme METSO that is an ongoing effort to halt the decline of forest biodiversity by year 201</w:t>
      </w:r>
      <w:ins w:id="26" w:author="Joona Lehtomäki" w:date="2014-09-28T18:26:00Z">
        <w:r w:rsidR="00675A76">
          <w:rPr>
            <w:rFonts w:ascii="Calibri" w:hAnsi="Calibri" w:cs="Calibri"/>
          </w:rPr>
          <w:t>5</w:t>
        </w:r>
      </w:ins>
      <w:del w:id="27" w:author="Joona Lehtomäki" w:date="2014-09-28T18:26:00Z">
        <w:r w:rsidRPr="000C5DC8" w:rsidDel="00675A76">
          <w:rPr>
            <w:rFonts w:ascii="Calibri" w:hAnsi="Calibri" w:cs="Calibri"/>
          </w:rPr>
          <w:delText>6</w:delText>
        </w:r>
      </w:del>
      <w:r w:rsidRPr="000C5DC8">
        <w:rPr>
          <w:rFonts w:ascii="Calibri" w:hAnsi="Calibri" w:cs="Calibri"/>
        </w:rPr>
        <w:t xml:space="preserve"> </w:t>
      </w:r>
      <w:r w:rsidR="00256437">
        <w:rPr>
          <w:rFonts w:ascii="Calibri" w:hAnsi="Calibri" w:cs="Calibri"/>
        </w:rPr>
        <w:fldChar w:fldCharType="begin" w:fldLock="1"/>
      </w:r>
      <w:r w:rsidR="00DF6F01">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ins w:id="28" w:author="Joona Lehtomäki" w:date="2014-09-28T18:26:00Z">
        <w:r w:rsidR="00AE7C43">
          <w:rPr>
            <w:rFonts w:ascii="Calibri" w:hAnsi="Calibri" w:cs="Calibri"/>
          </w:rPr>
          <w:t xml:space="preserve">more </w:t>
        </w:r>
      </w:ins>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lastRenderedPageBreak/>
        <w:t>2.4 Calculating conservation value indices from original data</w:t>
      </w:r>
    </w:p>
    <w:p w:rsidR="000C5DC8" w:rsidRPr="000C5DC8" w:rsidRDefault="000C5DC8" w:rsidP="000C5DC8">
      <w:pPr>
        <w:spacing w:line="276" w:lineRule="auto"/>
        <w:rPr>
          <w:rFonts w:ascii="Calibri" w:hAnsi="Calibri" w:cs="Calibri"/>
        </w:rPr>
      </w:pPr>
      <w:r w:rsidRPr="000C5DC8">
        <w:rPr>
          <w:rFonts w:ascii="Calibri" w:hAnsi="Calibri" w:cs="Calibri"/>
        </w:rPr>
        <w:t>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SI 1.2</w:t>
      </w:r>
      <w:r w:rsidR="005C4DA1">
        <w:rPr>
          <w:rFonts w:ascii="Calibri" w:hAnsi="Calibri" w:cs="Calibri"/>
        </w:rPr>
        <w:t>.2</w:t>
      </w:r>
      <w:r w:rsidRPr="000C5DC8">
        <w:rPr>
          <w:rFonts w:ascii="Calibri" w:hAnsi="Calibri" w:cs="Calibri"/>
        </w:rPr>
        <w:t xml:space="preserve"> and Figure S1)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All available data sets do have had information on site fertility class, which is often also associated with the formation of specific forest microhabitats. Therefore we further created two input data sets based on the coarse data: One with just the 4 index rasters (“Coarse”), one with the 4 index rasters each divided into 5 site fertility classes (“Coarse with classes”, Figure 2). We also hypothesized that prioritzation based on the more detailed - and more precise - inventory data would outperform those based on the coarser data (“Detailed with classes”). Note that input data set “Detailed with” is actually a combination of coarse and detailed as the detailed data only covered ~46% of the landscape (Table 1). Both “coarse” and “coarse with classes” are completely based on MS-NFI and thus publicly available data.</w:t>
      </w:r>
    </w:p>
    <w:p w:rsidR="000C5DC8" w:rsidRPr="000C5DC8" w:rsidRDefault="000C5DC8" w:rsidP="000C5DC8">
      <w:pPr>
        <w:spacing w:line="276" w:lineRule="auto"/>
        <w:rPr>
          <w:rFonts w:ascii="Calibri" w:hAnsi="Calibri" w:cs="Calibri"/>
        </w:rPr>
      </w:pPr>
      <w:r w:rsidRPr="000C5DC8">
        <w:rPr>
          <w:rFonts w:ascii="Calibri" w:hAnsi="Calibri" w:cs="Calibri"/>
        </w:rPr>
        <w:t>We converted all detailed vector data to rasters of the same resolution (20 m) and extent as the MS-NFI. For computational reasons, we aggregated the data to 60 x 60 meters pixel size using ArcGIS</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e.g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bindings to GDAL</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r w:rsidRPr="000C5DC8">
        <w:rPr>
          <w:rFonts w:ascii="Calibri" w:hAnsi="Calibri" w:cs="Calibri"/>
        </w:rPr>
        <w:t>.</w:t>
      </w:r>
    </w:p>
    <w:p w:rsidR="00FF295B" w:rsidRDefault="00FF295B" w:rsidP="00361BE7"/>
    <w:p w:rsidR="000C5DC8" w:rsidRPr="000C5DC8" w:rsidRDefault="004F6D3A" w:rsidP="005807D0">
      <w:pPr>
        <w:pStyle w:val="Heading2"/>
      </w:pPr>
      <w:r>
        <w:t>2.5</w:t>
      </w:r>
      <w:r w:rsidR="000C5DC8" w:rsidRPr="000C5DC8">
        <w:t xml:space="preserve"> Prioritizing locations for conserv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version 4.0</w:t>
      </w:r>
      <w:r w:rsidR="001B2C75">
        <w:rPr>
          <w:rFonts w:ascii="Calibri" w:hAnsi="Calibri" w:cs="Calibri"/>
        </w:rPr>
        <w:t xml:space="preserve"> </w:t>
      </w:r>
      <w:r w:rsidR="001B2C75">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r w:rsidRPr="000C5DC8">
        <w:rPr>
          <w:rFonts w:ascii="Calibri" w:hAnsi="Calibri" w:cs="Calibri"/>
        </w:rPr>
        <w:t xml:space="preserve">. It operates with a set of input rasters that describe the occurrence levels of biodiversity features across the landscape; in our case the features were the index rasters of forest conservation value (see 2.4). Zonation starts with looking at the study area and th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w:t>
      </w:r>
      <w:r w:rsidRPr="000C5DC8">
        <w:rPr>
          <w:rFonts w:ascii="Calibri" w:hAnsi="Calibri" w:cs="Calibri"/>
        </w:rPr>
        <w:lastRenderedPageBreak/>
        <w:t>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 "properties" : { "noteIndex" : 0 }, "schema" : "https://github.com/citation-style-language/schema/raw/master/csl-citation.json" }</w:instrText>
      </w:r>
      <w:r w:rsidR="002F0EF3">
        <w:rPr>
          <w:rFonts w:ascii="Calibri" w:hAnsi="Calibri" w:cs="Calibri"/>
        </w:rPr>
        <w:fldChar w:fldCharType="separate"/>
      </w:r>
      <w:r w:rsidR="00DF6F01" w:rsidRPr="00DF6F01">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s runs in total (R1-R6 in Figure 2).</w:t>
      </w:r>
    </w:p>
    <w:p w:rsidR="000C5DC8" w:rsidRPr="000C5DC8" w:rsidRDefault="000C5DC8" w:rsidP="000C5DC8">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2]" }, "properties" : { "noteIndex" : 0 }, "schema" : "https://github.com/citation-style-language/schema/raw/master/csl-citation.json" }</w:instrText>
      </w:r>
      <w:r w:rsidR="005115A8">
        <w:rPr>
          <w:rFonts w:ascii="Calibri" w:hAnsi="Calibri" w:cs="Calibri"/>
        </w:rPr>
        <w:fldChar w:fldCharType="separate"/>
      </w:r>
      <w:r w:rsidR="00DF6F01" w:rsidRPr="00DF6F01">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Table S2) was based on expert opinion, and the weights reflect subjective importance given to particular tree species groups and site fertility classes (see SI 1.3).</w:t>
      </w:r>
    </w:p>
    <w:p w:rsidR="000C5DC8" w:rsidRPr="000C5DC8" w:rsidRDefault="000C5DC8" w:rsidP="000C5DC8">
      <w:pPr>
        <w:spacing w:line="276" w:lineRule="auto"/>
        <w:rPr>
          <w:rFonts w:ascii="Calibri" w:hAnsi="Calibri" w:cs="Calibri"/>
        </w:rPr>
      </w:pPr>
      <w:r w:rsidRPr="000C5DC8">
        <w:rPr>
          <w:rFonts w:ascii="Calibri" w:hAnsi="Calibri" w:cs="Calibri"/>
        </w:rPr>
        <w:t>Runs R1-R6 also had differences (Figure 2). The number of biodiversity features (the index rasters) varied from four in R1 and R2 to twenty in R3-R6. Runs based on the detailed data (R5 and R6) used additional information about planned forestry operations (see 2.3.2). Technically, we implemented this in Zonation using the data as a condition layer, where local quality (as measured by the values in the index rasters)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xml:space="preserve">. Runs R1, R3, and R5 are so called “local” variants in the sense that they do not include any connectivity transformations. Runs R2, R4, and R6 on the other hand account for connectivity between different forest types (see SI 1.2 and Table S3). We used the so-called matrix-connectivity feature of Zonation </w:t>
      </w:r>
      <w:r w:rsidR="007F3109">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SI 1.3).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5807D0" w:rsidP="005807D0">
      <w:pPr>
        <w:pStyle w:val="Heading2"/>
      </w:pPr>
      <w:r>
        <w:t>2.6</w:t>
      </w:r>
      <w:r w:rsidR="000C5DC8" w:rsidRPr="000C5DC8">
        <w:t xml:space="preserve"> Comparison and validation of analysis runs</w:t>
      </w:r>
    </w:p>
    <w:p w:rsidR="000C5DC8" w:rsidRPr="000C5DC8" w:rsidRDefault="000C5DC8" w:rsidP="000C5DC8">
      <w:pPr>
        <w:spacing w:line="276" w:lineRule="auto"/>
        <w:rPr>
          <w:rFonts w:ascii="Calibri" w:hAnsi="Calibri" w:cs="Calibri"/>
        </w:rPr>
      </w:pPr>
      <w:r w:rsidRPr="000C5DC8">
        <w:rPr>
          <w:rFonts w:ascii="Calibri" w:hAnsi="Calibri" w:cs="Calibri"/>
        </w:rPr>
        <w:t xml:space="preserve">We examined the spatial patterns of rank priorities at different spatial resolutions and between different priority ranges. We did comparisons between (i) runs based on the same input dataset but different analysis settings (i.e. the effect of connectivity) and (ii) between different input </w:t>
      </w:r>
      <w:r w:rsidRPr="000C5DC8">
        <w:rPr>
          <w:rFonts w:ascii="Calibri" w:hAnsi="Calibri" w:cs="Calibri"/>
        </w:rPr>
        <w:lastRenderedPageBreak/>
        <w:t xml:space="preserve">datasets analyzed using the same settings (i.e. the effect of the input data). We performed all comparisons using the standard Zonation outputs and data described in section 2.4. We used R (version 3.1.0) statistical languag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3]"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zonator R-package</w:t>
      </w:r>
      <w:r w:rsidR="001F6E8C">
        <w:rPr>
          <w:rFonts w:ascii="Calibri" w:hAnsi="Calibri" w:cs="Calibri"/>
        </w:rPr>
        <w:t xml:space="preserv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4]"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2]</w:t>
      </w:r>
      <w:r w:rsidR="001F6E8C">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Visual examination of the priority rank maps should give an initial idea how well the different runs - and hence the different input datasets - converge especially in terms of high and low priorities. We also compare the spatial overlap between analyses by calculating Jaccard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0C5DC8" w:rsidRPr="000C5DC8" w:rsidRDefault="000C5DC8" w:rsidP="000C5DC8">
      <w:pPr>
        <w:spacing w:line="276" w:lineRule="auto"/>
        <w:rPr>
          <w:rFonts w:ascii="Calibri" w:hAnsi="Calibri" w:cs="Calibri"/>
        </w:rPr>
      </w:pPr>
      <w:r w:rsidRPr="000C5DC8">
        <w:rPr>
          <w:rFonts w:ascii="Calibri" w:hAnsi="Calibri" w:cs="Calibri"/>
        </w:rPr>
        <w:t xml:space="preserve">It is possible to load the priority rank map of a Zonation solution and evaluate the same prioritization using different input features or Zonation options. This procedure allows examination of how much performance is lost when the analysis criteria and evaluation criteria differ </w:t>
      </w:r>
      <w:r w:rsidR="00C5578B">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We used this technique to evaluate how much lower the representation levels are for the input features based on the detailed data (R5) when the priority ranking is taken from analyses based on the coarser data. Assuming that the detailed data also is more precise, we can then answer the question of how much feature representation do we risk losing if forced to rely on the coarser data.</w:t>
      </w:r>
    </w:p>
    <w:p w:rsidR="000C5DC8" w:rsidRDefault="000C5DC8" w:rsidP="000C5DC8">
      <w:pPr>
        <w:spacing w:line="276" w:lineRule="auto"/>
        <w:rPr>
          <w:rFonts w:ascii="Calibri" w:hAnsi="Calibri" w:cs="Calibri"/>
        </w:rPr>
      </w:pPr>
      <w:r w:rsidRPr="000C5DC8">
        <w:rPr>
          <w:rFonts w:ascii="Calibri" w:hAnsi="Calibri" w:cs="Calibri"/>
        </w:rPr>
        <w:t>We examined how well different prioritization runs were able to identify forest regions with high conservation value. We did this by simply examining the priority distributions within areas covered by each of the val</w:t>
      </w:r>
      <w:r w:rsidR="008B75F4">
        <w:rPr>
          <w:rFonts w:ascii="Calibri" w:hAnsi="Calibri" w:cs="Calibri"/>
        </w:rPr>
        <w:t>idation data sets (see 2.3.3</w:t>
      </w:r>
      <w:r w:rsidRPr="000C5DC8">
        <w:rPr>
          <w:rFonts w:ascii="Calibri" w:hAnsi="Calibri" w:cs="Calibri"/>
        </w:rPr>
        <w:t>).</w:t>
      </w:r>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29" w:name="results"/>
      <w:r w:rsidRPr="005E6DD3">
        <w:rPr>
          <w:rFonts w:cs="Calibri"/>
          <w:szCs w:val="32"/>
        </w:rPr>
        <w:t>3. Results</w:t>
      </w:r>
    </w:p>
    <w:p w:rsidR="00E26339" w:rsidRPr="005E6DD3" w:rsidRDefault="00E26339" w:rsidP="00E26339">
      <w:pPr>
        <w:pStyle w:val="Heading2"/>
        <w:spacing w:line="276" w:lineRule="auto"/>
        <w:rPr>
          <w:rFonts w:cs="Calibri"/>
        </w:rPr>
      </w:pPr>
      <w:bookmarkStart w:id="30" w:name="spatial-patterns-of-rank-priorities"/>
      <w:bookmarkEnd w:id="29"/>
      <w:r w:rsidRPr="005E6DD3">
        <w:rPr>
          <w:rFonts w:cs="Calibri"/>
          <w:szCs w:val="28"/>
        </w:rPr>
        <w:t>3.1 Spatial patterns of rank priority</w:t>
      </w:r>
    </w:p>
    <w:bookmarkEnd w:id="30"/>
    <w:p w:rsidR="00E26339" w:rsidRPr="000E68E6" w:rsidRDefault="00E26339" w:rsidP="00E26339">
      <w:pPr>
        <w:spacing w:line="276" w:lineRule="auto"/>
        <w:rPr>
          <w:rFonts w:ascii="Calibri" w:hAnsi="Calibri" w:cs="Calibri"/>
        </w:rPr>
      </w:pPr>
      <w:r w:rsidRPr="005E6DD3">
        <w:rPr>
          <w:rFonts w:ascii="Calibri" w:hAnsi="Calibri" w:cs="Calibri"/>
        </w:rPr>
        <w:t xml:space="preserve">Overall, the spatial pattern of priority was roughly consistent across non-spatial runs accounting for local quality only (Figure 3A, 3C, and 3E). A major concentration of high-priority areas was identified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fication (R3, see 2.1 and Figure 2) had </w:t>
      </w:r>
      <w:r w:rsidR="006409CB">
        <w:rPr>
          <w:rFonts w:ascii="Calibri" w:hAnsi="Calibri" w:cs="Calibri"/>
        </w:rPr>
        <w:t xml:space="preserve">only </w:t>
      </w:r>
      <w:r w:rsidRPr="005E6DD3">
        <w:rPr>
          <w:rFonts w:ascii="Calibri" w:hAnsi="Calibri" w:cs="Calibri"/>
        </w:rPr>
        <w:t>a minor effect of distributing the top priorities more equally across the study area (Figur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representation of all features throughout the analysis and therefore introducing more classes (i.e. features) will produce more even spatial priority patterns unless the most valuable features are spatially aggregated</w:t>
      </w:r>
      <w:r w:rsidRPr="005E6DD3">
        <w:rPr>
          <w:rFonts w:ascii="Calibri" w:hAnsi="Calibri" w:cs="Calibri"/>
        </w:rPr>
        <w:t xml:space="preserve">. R5, which is based on the more detailed data, produced a different priority pattern (Figure 3E). Top priorities </w:t>
      </w:r>
      <w:r w:rsidR="005720CD">
        <w:rPr>
          <w:rFonts w:ascii="Calibri" w:hAnsi="Calibri" w:cs="Calibri"/>
        </w:rPr>
        <w:t>distribute</w:t>
      </w:r>
      <w:r w:rsidRPr="005E6DD3">
        <w:rPr>
          <w:rFonts w:ascii="Calibri" w:hAnsi="Calibri" w:cs="Calibri"/>
        </w:rPr>
        <w:t xml:space="preserve"> even more equally over the study area (marginal plots in Figure 3E). Regions of high-concentrations of top-priority areas </w:t>
      </w:r>
      <w:r w:rsidR="0028681C">
        <w:rPr>
          <w:rFonts w:ascii="Calibri" w:hAnsi="Calibri" w:cs="Calibri"/>
        </w:rPr>
        <w:lastRenderedPageBreak/>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is at least partly explained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E26339" w:rsidRPr="005E6DD3" w:rsidRDefault="00E26339" w:rsidP="00E26339">
      <w:pPr>
        <w:spacing w:line="276" w:lineRule="auto"/>
        <w:rPr>
          <w:rFonts w:ascii="Calibri" w:hAnsi="Calibri" w:cs="Calibri"/>
          <w:sz w:val="28"/>
          <w:szCs w:val="28"/>
        </w:rPr>
      </w:pPr>
      <w:r w:rsidRPr="005E6DD3">
        <w:rPr>
          <w:rFonts w:ascii="Calibri" w:hAnsi="Calibri" w:cs="Calibri"/>
        </w:rPr>
        <w:t>Runs including connectivity between forest types (R2, R4, R6)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444CCA">
        <w:rPr>
          <w:rFonts w:ascii="Calibri" w:hAnsi="Calibri" w:cs="Calibri"/>
        </w:rPr>
        <w:t>priority areas (Figur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4A1E5D">
        <w:rPr>
          <w:rFonts w:ascii="Calibri" w:hAnsi="Calibri" w:cs="Calibri"/>
        </w:rPr>
        <w:t>Figur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31" w:name="spatial-overlap-of-priority-fractions"/>
      <w:r w:rsidRPr="005E6DD3">
        <w:rPr>
          <w:rFonts w:cs="Calibri"/>
          <w:szCs w:val="28"/>
        </w:rPr>
        <w:t xml:space="preserve">3.2 Spatial overlap of priority </w:t>
      </w:r>
      <w:r w:rsidR="0072326B">
        <w:rPr>
          <w:rFonts w:cs="Calibri"/>
          <w:szCs w:val="28"/>
        </w:rPr>
        <w:t>ranges</w:t>
      </w:r>
    </w:p>
    <w:bookmarkEnd w:id="31"/>
    <w:p w:rsidR="009B67AB" w:rsidRDefault="00E26339" w:rsidP="00E26339">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fertility classification. Figur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is balanced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others</w:t>
      </w:r>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8B623E" w:rsidRDefault="00E26339" w:rsidP="00E26339">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Since data classification is the only difference between R1 and R3, their overall similarity is larger which also explains the higher ove</w:t>
      </w:r>
      <w:r w:rsidR="00D05D61">
        <w:rPr>
          <w:rFonts w:ascii="Calibri" w:hAnsi="Calibri" w:cs="Calibri"/>
        </w:rPr>
        <w:t>rlap of the best and worst 10% of priorities</w:t>
      </w:r>
      <w:r w:rsidR="002E5386">
        <w:rPr>
          <w:rFonts w:ascii="Calibri" w:hAnsi="Calibri" w:cs="Calibri"/>
        </w:rPr>
        <w:t xml:space="preserve"> (Figur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FA4968" w:rsidP="00431B1E">
      <w:pPr>
        <w:spacing w:line="276" w:lineRule="auto"/>
        <w:rPr>
          <w:rFonts w:ascii="Calibri" w:hAnsi="Calibri" w:cs="Calibri"/>
        </w:rPr>
      </w:pPr>
      <w:r>
        <w:rPr>
          <w:rFonts w:ascii="Calibri" w:hAnsi="Calibri" w:cs="Calibri"/>
        </w:rPr>
        <w:t xml:space="preserve">Figure 4D-4F </w:t>
      </w:r>
      <w:r w:rsidR="001F7B3C">
        <w:rPr>
          <w:rFonts w:ascii="Calibri" w:hAnsi="Calibri" w:cs="Calibri"/>
        </w:rPr>
        <w:t>sh</w:t>
      </w:r>
      <w:r w:rsidR="008C117D">
        <w:rPr>
          <w:rFonts w:ascii="Calibri" w:hAnsi="Calibri" w:cs="Calibri"/>
        </w:rPr>
        <w:t xml:space="preserve">ow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ounting for connectivity, Figur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E26339" w:rsidRPr="005E6DD3">
        <w:rPr>
          <w:rFonts w:ascii="Calibri" w:hAnsi="Calibri" w:cs="Calibri"/>
        </w:rPr>
        <w:t xml:space="preserve"> (Figure 4D-4F). Comparisons between runs based on the same input data set with and without accounting for connectivity (Figur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9C3718" w:rsidRPr="005E6DD3" w:rsidRDefault="009C3718" w:rsidP="00431B1E">
      <w:pPr>
        <w:spacing w:line="276" w:lineRule="auto"/>
        <w:rPr>
          <w:rFonts w:ascii="Calibri" w:hAnsi="Calibri" w:cs="Calibri"/>
          <w:sz w:val="28"/>
          <w:szCs w:val="28"/>
        </w:rPr>
      </w:pPr>
    </w:p>
    <w:p w:rsidR="00E26339" w:rsidRPr="005E6DD3" w:rsidRDefault="00E26339" w:rsidP="00E26339">
      <w:pPr>
        <w:pStyle w:val="Heading2"/>
        <w:spacing w:line="276" w:lineRule="auto"/>
        <w:rPr>
          <w:rFonts w:cs="Calibri"/>
        </w:rPr>
      </w:pPr>
      <w:bookmarkStart w:id="32" w:name="feature-representation"/>
      <w:r w:rsidRPr="005E6DD3">
        <w:rPr>
          <w:rFonts w:cs="Calibri"/>
          <w:szCs w:val="28"/>
        </w:rPr>
        <w:lastRenderedPageBreak/>
        <w:t>3.3 Feature representation</w:t>
      </w:r>
    </w:p>
    <w:bookmarkEnd w:id="32"/>
    <w:p w:rsidR="00E26339" w:rsidRPr="005E6DD3" w:rsidRDefault="00E26339" w:rsidP="00E26339">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fferences in performance. Figure 5 shows the overall performance, i.e. how much of the initial representation levels from the detailed data can be covered by protecting a given fra</w:t>
      </w:r>
      <w:r w:rsidR="00642191">
        <w:rPr>
          <w:rFonts w:ascii="Calibri" w:hAnsi="Calibri" w:cs="Calibri"/>
        </w:rPr>
        <w:t>ction of the landscape. Figure 5</w:t>
      </w:r>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ailed data, respectively (Figure 5A). This difference is even more pronounced when examining the solutions that use additional site fertility classes. For example, the best 10% of the landscape covers ~93% of features in herb-rich sites, whereas solutions R1 and R3 only achieve a coverage of ~15% and ~14%, respectively (Figure 5B). For every other site fertility class except for mesic, the performance of R5 is superior to that of R1 and R3. The performance levels of runs that account for connectivity (R2, R4, R6) are omitted here, because they are very similar to those of R1, R3, and R5.</w:t>
      </w:r>
      <w:r w:rsidRPr="005E6DD3">
        <w:rPr>
          <w:rFonts w:ascii="Calibri" w:hAnsi="Calibri" w:cs="Calibri"/>
          <w:sz w:val="28"/>
          <w:szCs w:val="28"/>
        </w:rPr>
        <w:t xml:space="preserve"> </w:t>
      </w:r>
    </w:p>
    <w:p w:rsidR="00E26339" w:rsidRPr="005E6DD3" w:rsidRDefault="00E26339" w:rsidP="00E26339">
      <w:pPr>
        <w:pStyle w:val="Heading2"/>
        <w:spacing w:line="276" w:lineRule="auto"/>
        <w:rPr>
          <w:rFonts w:cs="Calibri"/>
        </w:rPr>
      </w:pPr>
      <w:bookmarkStart w:id="33" w:name="comparison-to-spatial-validation-data"/>
      <w:r w:rsidRPr="005E6DD3">
        <w:rPr>
          <w:rFonts w:cs="Calibri"/>
          <w:szCs w:val="28"/>
        </w:rPr>
        <w:t>3.4 Comparison to spatial validation data</w:t>
      </w:r>
    </w:p>
    <w:p w:rsidR="00E26339" w:rsidRPr="005E6DD3" w:rsidRDefault="00E26339" w:rsidP="00E26339">
      <w:pPr>
        <w:spacing w:line="276" w:lineRule="auto"/>
        <w:rPr>
          <w:rFonts w:ascii="Calibri" w:hAnsi="Calibri" w:cs="Calibri"/>
        </w:rPr>
      </w:pPr>
      <w:r w:rsidRPr="005E6DD3">
        <w:rPr>
          <w:rFonts w:ascii="Calibri" w:hAnsi="Calibri" w:cs="Calibri"/>
        </w:rPr>
        <w:t>Protected areas have relatively high median priorities in all runs R1-R6 (Figur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t>
      </w:r>
      <w:r w:rsidR="005F46DF">
        <w:rPr>
          <w:rFonts w:ascii="Calibri" w:hAnsi="Calibri" w:cs="Calibri"/>
        </w:rPr>
        <w:t>s</w:t>
      </w:r>
      <w:r w:rsidRPr="005E6DD3">
        <w:rPr>
          <w:rFonts w:ascii="Calibri" w:hAnsi="Calibri" w:cs="Calibri"/>
        </w:rPr>
        <w:t xml:space="preserve"> with and without connectivity is small, except for in the case of protected areas. Overall solutions R5 and R6 perform better than the others, demonstrating the utility of using detailed data from proprietary on-the-ground forest inventories.</w:t>
      </w:r>
      <w:bookmarkEnd w:id="33"/>
    </w:p>
    <w:p w:rsidR="009A4D2F" w:rsidRDefault="009A4D2F" w:rsidP="006434A0">
      <w:pPr>
        <w:spacing w:line="276" w:lineRule="auto"/>
        <w:rPr>
          <w:rFonts w:ascii="Calibri" w:hAnsi="Calibri" w:cs="Calibri"/>
        </w:rPr>
      </w:pPr>
    </w:p>
    <w:p w:rsidR="000A4E2F" w:rsidRPr="000A4E2F" w:rsidRDefault="000A4E2F" w:rsidP="000A4E2F">
      <w:pPr>
        <w:pStyle w:val="Heading1"/>
      </w:pPr>
      <w:r w:rsidRPr="000A4E2F">
        <w:t>4. Discussion</w:t>
      </w:r>
    </w:p>
    <w:p w:rsidR="002062D4" w:rsidRPr="005E6DD3" w:rsidRDefault="002062D4" w:rsidP="002062D4">
      <w:pPr>
        <w:pStyle w:val="Heading2"/>
        <w:spacing w:line="276" w:lineRule="auto"/>
        <w:rPr>
          <w:rFonts w:cs="Calibri"/>
        </w:rPr>
      </w:pPr>
      <w:bookmarkStart w:id="34" w:name="can-forest-inventory-data-be-used-to-ide"/>
      <w:r w:rsidRPr="005E6DD3">
        <w:rPr>
          <w:rFonts w:cs="Calibri"/>
          <w:szCs w:val="28"/>
        </w:rPr>
        <w:t>4.1 Can forest inventory data be used to identify valuable areas for conservation?</w:t>
      </w:r>
    </w:p>
    <w:bookmarkEnd w:id="34"/>
    <w:p w:rsidR="000A4E2F" w:rsidRPr="000A4E2F" w:rsidRDefault="000A4E2F" w:rsidP="000A4E2F">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w:t>
      </w:r>
      <w:r w:rsidRPr="000A4E2F">
        <w:rPr>
          <w:rFonts w:ascii="Calibri" w:hAnsi="Calibri" w:cs="Calibri"/>
        </w:rPr>
        <w:lastRenderedPageBreak/>
        <w:t>smaller size. Therefore</w:t>
      </w:r>
      <w:r w:rsidR="00EE5D0C">
        <w:rPr>
          <w:rFonts w:ascii="Calibri" w:hAnsi="Calibri" w:cs="Calibri"/>
        </w:rPr>
        <w:t>,</w:t>
      </w:r>
      <w:r w:rsidRPr="000A4E2F">
        <w:rPr>
          <w:rFonts w:ascii="Calibri" w:hAnsi="Calibri" w:cs="Calibri"/>
        </w:rPr>
        <w:t xml:space="preserve"> if the spatial prioritization includes objectives for detecting small scale biodiversity feature occurrences such as the WKHs, a more detailed input data are needed. </w:t>
      </w:r>
    </w:p>
    <w:p w:rsidR="000A4E2F" w:rsidRPr="000A4E2F" w:rsidRDefault="000A4E2F" w:rsidP="000A4E2F">
      <w:pPr>
        <w:spacing w:line="276" w:lineRule="auto"/>
        <w:rPr>
          <w:rFonts w:ascii="Calibri" w:hAnsi="Calibri" w:cs="Calibri"/>
        </w:rPr>
      </w:pPr>
      <w:r w:rsidRPr="000A4E2F">
        <w:rPr>
          <w:rFonts w:ascii="Calibri" w:hAnsi="Calibri" w:cs="Calibri"/>
        </w:rPr>
        <w:t xml:space="preserve">On the scale of the whole study area, priority patterns between runs based on the coars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see S1.2 for further explanation). Second, analyses based on the more detailed data give existing large protected areas even much higher priorities. This is most probably because compared to coarse data,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see the marginal plots in Figure 3).</w:t>
      </w:r>
    </w:p>
    <w:p w:rsidR="000A4E2F" w:rsidRPr="000A4E2F" w:rsidRDefault="000A4E2F" w:rsidP="000A4E2F">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5]" }, "properties" : { "noteIndex" : 0 }, "schema" : "https://github.com/citation-style-language/schema/raw/master/csl-citation.json" }</w:instrText>
      </w:r>
      <w:r w:rsidR="005E67A1">
        <w:rPr>
          <w:rFonts w:ascii="Calibri" w:hAnsi="Calibri" w:cs="Calibri"/>
        </w:rPr>
        <w:fldChar w:fldCharType="separate"/>
      </w:r>
      <w:r w:rsidR="00DF6F01" w:rsidRPr="00DF6F01">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0A4E2F">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Figur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0A4E2F">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1.2, and S1.3).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lastRenderedPageBreak/>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6,77]" }, "properties" : { "noteIndex" : 0 }, "schema" : "https://github.com/citation-style-language/schema/raw/master/csl-citation.json" }</w:instrText>
      </w:r>
      <w:r w:rsidR="007938D2">
        <w:rPr>
          <w:rFonts w:ascii="Calibri" w:hAnsi="Calibri" w:cs="Calibri"/>
        </w:rPr>
        <w:fldChar w:fldCharType="separate"/>
      </w:r>
      <w:r w:rsidR="00DF6F01" w:rsidRPr="00DF6F01">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DF6F01">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8]"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DF6F01">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9]"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DF6F01" w:rsidRPr="000E68E6">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0E68E6">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DF6F01">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80]" }, "properties" : { "noteIndex" : 0 }, "schema" : "https://github.com/citation-style-language/schema/raw/master/csl-citation.json" }</w:instrText>
      </w:r>
      <w:r w:rsidR="00A13BD4">
        <w:rPr>
          <w:rFonts w:ascii="Calibri" w:hAnsi="Calibri" w:cs="Calibri"/>
        </w:rPr>
        <w:fldChar w:fldCharType="separate"/>
      </w:r>
      <w:r w:rsidR="00DF6F01" w:rsidRPr="00DF6F01">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4.2 Trade-offs between different data and prioritization objectives</w:t>
      </w:r>
    </w:p>
    <w:p w:rsidR="000A4E2F" w:rsidRPr="000A4E2F" w:rsidRDefault="000A4E2F" w:rsidP="000A4E2F">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DF6F01">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81,82]" }, "properties" : { "noteIndex" : 0 }, "schema" : "https://github.com/citation-style-language/schema/raw/master/csl-citation.json" }</w:instrText>
      </w:r>
      <w:r w:rsidR="000C003F">
        <w:rPr>
          <w:rFonts w:ascii="Calibri" w:hAnsi="Calibri" w:cs="Calibri"/>
        </w:rPr>
        <w:fldChar w:fldCharType="separate"/>
      </w:r>
      <w:r w:rsidR="00DF6F01" w:rsidRPr="00DF6F01">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spatial overlap </w:t>
      </w:r>
      <w:del w:id="35" w:author="Joona Lehtomäki" w:date="2014-10-01T16:38:00Z">
        <w:r w:rsidRPr="000A4E2F" w:rsidDel="00314AF4">
          <w:rPr>
            <w:rFonts w:ascii="Calibri" w:hAnsi="Calibri" w:cs="Calibri"/>
          </w:rPr>
          <w:delText xml:space="preserve">of the top priorities </w:delText>
        </w:r>
      </w:del>
      <w:del w:id="36" w:author="Joona Lehtomäki" w:date="2014-10-01T16:37:00Z">
        <w:r w:rsidRPr="000A4E2F" w:rsidDel="00314AF4">
          <w:rPr>
            <w:rFonts w:ascii="Calibri" w:hAnsi="Calibri" w:cs="Calibri"/>
          </w:rPr>
          <w:delText>is fairly consistent</w:delText>
        </w:r>
      </w:del>
      <w:ins w:id="37" w:author="Joona Lehtomäki" w:date="2014-10-01T16:37:00Z">
        <w:r w:rsidR="00314AF4">
          <w:rPr>
            <w:rFonts w:ascii="Calibri" w:hAnsi="Calibri" w:cs="Calibri"/>
          </w:rPr>
          <w:t xml:space="preserve">varies </w:t>
        </w:r>
      </w:ins>
      <w:del w:id="38" w:author="Joona Lehtomäki" w:date="2014-10-01T17:42:00Z">
        <w:r w:rsidRPr="000A4E2F" w:rsidDel="007D7A21">
          <w:rPr>
            <w:rFonts w:ascii="Calibri" w:hAnsi="Calibri" w:cs="Calibri"/>
          </w:rPr>
          <w:delText xml:space="preserve"> </w:delText>
        </w:r>
      </w:del>
      <w:r w:rsidRPr="000A4E2F">
        <w:rPr>
          <w:rFonts w:ascii="Calibri" w:hAnsi="Calibri" w:cs="Calibri"/>
        </w:rPr>
        <w:t>between the analysis based on coarse and the detailed data (Figure 4)</w:t>
      </w:r>
      <w:del w:id="39" w:author="Joona Lehtomäki" w:date="2014-10-01T16:38:00Z">
        <w:r w:rsidRPr="000A4E2F" w:rsidDel="00314AF4">
          <w:rPr>
            <w:rFonts w:ascii="Calibri" w:hAnsi="Calibri" w:cs="Calibri"/>
          </w:rPr>
          <w:delText xml:space="preserve"> and the same applies to the lowest priorities</w:delText>
        </w:r>
      </w:del>
      <w:r w:rsidRPr="000A4E2F">
        <w:rPr>
          <w:rFonts w:ascii="Calibri" w:hAnsi="Calibri" w:cs="Calibri"/>
        </w:rPr>
        <w:t xml:space="preserve">. </w:t>
      </w:r>
      <w:ins w:id="40" w:author="Joona Lehtomäki" w:date="2014-10-01T16:38:00Z">
        <w:r w:rsidR="00314AF4">
          <w:rPr>
            <w:rFonts w:ascii="Calibri" w:hAnsi="Calibri" w:cs="Calibri"/>
          </w:rPr>
          <w:t xml:space="preserve">Top and low priorities are slightly more consistent than the middle-range. </w:t>
        </w:r>
      </w:ins>
      <w:del w:id="41" w:author="Joona Lehtomäki" w:date="2014-10-01T16:39:00Z">
        <w:r w:rsidRPr="000A4E2F" w:rsidDel="00314AF4">
          <w:rPr>
            <w:rFonts w:ascii="Calibri" w:hAnsi="Calibri" w:cs="Calibri"/>
          </w:rPr>
          <w:delText>More i</w:delText>
        </w:r>
      </w:del>
      <w:ins w:id="42" w:author="Joona Lehtomäki" w:date="2014-10-01T16:39:00Z">
        <w:r w:rsidR="00314AF4">
          <w:rPr>
            <w:rFonts w:ascii="Calibri" w:hAnsi="Calibri" w:cs="Calibri"/>
          </w:rPr>
          <w:t>I</w:t>
        </w:r>
      </w:ins>
      <w:r w:rsidRPr="000A4E2F">
        <w:rPr>
          <w:rFonts w:ascii="Calibri" w:hAnsi="Calibri" w:cs="Calibri"/>
        </w:rPr>
        <w:t xml:space="preserve">mportantly, </w:t>
      </w:r>
      <w:ins w:id="43" w:author="Joona Lehtomäki" w:date="2014-10-01T16:39:00Z">
        <w:r w:rsidR="00314AF4">
          <w:rPr>
            <w:rFonts w:ascii="Calibri" w:hAnsi="Calibri" w:cs="Calibri"/>
          </w:rPr>
          <w:t xml:space="preserve">however, </w:t>
        </w:r>
      </w:ins>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0A4E2F">
      <w:pPr>
        <w:spacing w:line="276" w:lineRule="auto"/>
        <w:rPr>
          <w:rFonts w:ascii="Calibri" w:hAnsi="Calibri" w:cs="Calibri"/>
        </w:rPr>
      </w:pPr>
      <w:r w:rsidRPr="000A4E2F">
        <w:rPr>
          <w:rFonts w:ascii="Calibri" w:hAnsi="Calibri" w:cs="Calibri"/>
        </w:rPr>
        <w:t xml:space="preserve">While coarse data </w:t>
      </w:r>
      <w:del w:id="44" w:author="Joona Lehtomäki" w:date="2014-10-01T17:43:00Z">
        <w:r w:rsidRPr="000A4E2F" w:rsidDel="0006423C">
          <w:rPr>
            <w:rFonts w:ascii="Calibri" w:hAnsi="Calibri" w:cs="Calibri"/>
          </w:rPr>
          <w:delText xml:space="preserve">reveals </w:delText>
        </w:r>
      </w:del>
      <w:ins w:id="45" w:author="Joona Lehtomäki" w:date="2014-10-01T17:43:00Z">
        <w:r w:rsidR="0006423C">
          <w:rPr>
            <w:rFonts w:ascii="Calibri" w:hAnsi="Calibri" w:cs="Calibri"/>
          </w:rPr>
          <w:t>is able to describe</w:t>
        </w:r>
        <w:r w:rsidR="0006423C" w:rsidRPr="000A4E2F">
          <w:rPr>
            <w:rFonts w:ascii="Calibri" w:hAnsi="Calibri" w:cs="Calibri"/>
          </w:rPr>
          <w:t xml:space="preserve"> </w:t>
        </w:r>
      </w:ins>
      <w:r w:rsidRPr="000A4E2F">
        <w:rPr>
          <w:rFonts w:ascii="Calibri" w:hAnsi="Calibri" w:cs="Calibri"/>
        </w:rPr>
        <w:t>broad priority patterns correctly, we found that the less abundant biodiversity features such as herb-rich and xeric forest types are not identified well (Figure 5). For example, if we are interested in the top 10% of the landscape, prioritization based on coarse data with classes captures only half of the representation of biodiversity features that can be achieved if using detailed data. Even if the top priority locations have a large overlap spatially, using the coarser data misses much of the occurrences of herb-rich sites and woodland key habitats.</w:t>
      </w:r>
    </w:p>
    <w:p w:rsidR="000A4E2F" w:rsidRPr="000A4E2F" w:rsidRDefault="008D5C9B" w:rsidP="000A4E2F">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because a simple classification scheme that improves the performance of the results would be easy to implement in practice. The inclusion of the classification does slightly i</w:t>
      </w:r>
      <w:r w:rsidR="00762B95">
        <w:rPr>
          <w:rFonts w:ascii="Calibri" w:hAnsi="Calibri" w:cs="Calibri"/>
        </w:rPr>
        <w:t>mprove the performance for rarer</w:t>
      </w:r>
      <w:r w:rsidR="000A4E2F" w:rsidRPr="000A4E2F">
        <w:rPr>
          <w:rFonts w:ascii="Calibri" w:hAnsi="Calibri" w:cs="Calibri"/>
        </w:rPr>
        <w:t xml:space="preserve"> classes (Figure 5)</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0A4E2F">
      <w:pPr>
        <w:spacing w:line="276" w:lineRule="auto"/>
        <w:rPr>
          <w:rFonts w:ascii="Calibri" w:hAnsi="Calibri" w:cs="Calibri"/>
        </w:rPr>
      </w:pPr>
      <w:r w:rsidRPr="000A4E2F">
        <w:rPr>
          <w:rFonts w:ascii="Calibri" w:hAnsi="Calibri" w:cs="Calibri"/>
        </w:rPr>
        <w:lastRenderedPageBreak/>
        <w:t>Including connectivity in the analysis raises the priority of regions that have high quality sites at high densities, thus identifying regions where metapopulations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DF6F01">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3\u201385]" }, "properties" : { "noteIndex" : 0 }, "schema" : "https://github.com/citation-style-language/schema/raw/master/csl-citation.json" }</w:instrText>
      </w:r>
      <w:r w:rsidR="0099569E">
        <w:rPr>
          <w:rFonts w:ascii="Calibri" w:hAnsi="Calibri" w:cs="Calibri"/>
        </w:rPr>
        <w:fldChar w:fldCharType="separate"/>
      </w:r>
      <w:r w:rsidR="00DF6F01" w:rsidRPr="00DF6F01">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6]" }, "properties" : { "noteIndex" : 0 }, "schema" : "https://github.com/citation-style-language/schema/raw/master/csl-citation.json" }</w:instrText>
      </w:r>
      <w:r w:rsidR="000E06DE">
        <w:rPr>
          <w:rFonts w:ascii="Calibri" w:hAnsi="Calibri" w:cs="Calibri"/>
        </w:rPr>
        <w:fldChar w:fldCharType="separate"/>
      </w:r>
      <w:r w:rsidR="00DF6F01" w:rsidRPr="00DF6F01">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ected high-quality sites (Figure 3). Including connectivity will also emphasize large, overall high-quality areas such as protected areas (Figure 6).</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4.3 Opening up forest inventory data is an opportunity for integrated forest and conservation planning in the Boreal zone</w:t>
      </w:r>
    </w:p>
    <w:p w:rsidR="000A4E2F" w:rsidRPr="000A4E2F" w:rsidRDefault="000A4E2F" w:rsidP="000A4E2F">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7]" }, "properties" : { "noteIndex" : 0 }, "schema" : "https://github.com/citation-style-language/schema/raw/master/csl-citation.json" }</w:instrText>
      </w:r>
      <w:r w:rsidR="002566B9">
        <w:rPr>
          <w:rFonts w:ascii="Calibri" w:hAnsi="Calibri" w:cs="Calibri"/>
        </w:rPr>
        <w:fldChar w:fldCharType="separate"/>
      </w:r>
      <w:r w:rsidR="00DF6F01" w:rsidRPr="00DF6F01">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DF6F01">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8\u201392]" }, "properties" : { "noteIndex" : 0 }, "schema" : "https://github.com/citation-style-language/schema/raw/master/csl-citation.json" }</w:instrText>
      </w:r>
      <w:r w:rsidR="00E16945">
        <w:rPr>
          <w:rFonts w:ascii="Calibri" w:hAnsi="Calibri" w:cs="Calibri"/>
        </w:rPr>
        <w:fldChar w:fldCharType="separate"/>
      </w:r>
      <w:r w:rsidR="00DF6F01" w:rsidRPr="00DF6F01">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DF6F01">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3,94]" }, "properties" : { "noteIndex" : 0 }, "schema" : "https://github.com/citation-style-language/schema/raw/master/csl-citation.json" }</w:instrText>
      </w:r>
      <w:r w:rsidR="00752331">
        <w:rPr>
          <w:rFonts w:ascii="Calibri" w:hAnsi="Calibri" w:cs="Calibri"/>
        </w:rPr>
        <w:fldChar w:fldCharType="separate"/>
      </w:r>
      <w:r w:rsidR="00DF6F01" w:rsidRPr="00DF6F01">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5\u201397]" }, "properties" : { "noteIndex" : 0 }, "schema" : "https://github.com/citation-style-language/schema/raw/master/csl-citation.json" }</w:instrText>
      </w:r>
      <w:r w:rsidR="00A40601">
        <w:rPr>
          <w:rFonts w:ascii="Calibri" w:hAnsi="Calibri" w:cs="Calibri"/>
        </w:rPr>
        <w:fldChar w:fldCharType="separate"/>
      </w:r>
      <w:r w:rsidR="00DF6F01" w:rsidRPr="00DF6F01">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have become endangered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formattedCitation" : "[85,96]", "plainTextFormattedCitation" : "[85,96]", "previouslyFormattedCitation" : "[87,98]" }, "properties" : { "noteIndex" : 0 }, "schema" : "https://github.com/citation-style-language/schema/raw/master/csl-citation.json" }</w:instrText>
      </w:r>
      <w:r w:rsidR="00BE0A18">
        <w:rPr>
          <w:rFonts w:ascii="Calibri" w:hAnsi="Calibri" w:cs="Calibri"/>
        </w:rPr>
        <w:fldChar w:fldCharType="separate"/>
      </w:r>
      <w:r w:rsidR="00DF6F01" w:rsidRPr="00DF6F01">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6,99]" }, "properties" : { "noteIndex" : 0 }, "schema" : "https://github.com/citation-style-language/schema/raw/master/csl-citation.json" }</w:instrText>
      </w:r>
      <w:r w:rsidR="00827F33">
        <w:rPr>
          <w:rFonts w:ascii="Calibri" w:hAnsi="Calibri" w:cs="Calibri"/>
        </w:rPr>
        <w:fldChar w:fldCharType="separate"/>
      </w:r>
      <w:r w:rsidR="00DF6F01" w:rsidRPr="00DF6F01">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0A4E2F">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r w:rsidR="006D57A8">
        <w:rPr>
          <w:rFonts w:ascii="Calibri" w:hAnsi="Calibri" w:cs="Calibri"/>
        </w:rPr>
        <w:t>is updated</w:t>
      </w:r>
      <w:r w:rsidRPr="000A4E2F">
        <w:rPr>
          <w:rFonts w:ascii="Calibri" w:hAnsi="Calibri" w:cs="Calibri"/>
        </w:rPr>
        <w:t>,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through the use of forest inventory data presents new opportunities for conservation prioritization especially in countries of the boreal zone which already have sophisticated forest planning and inventory systems in place.</w:t>
      </w:r>
    </w:p>
    <w:p w:rsidR="008347BD" w:rsidRDefault="000A4E2F" w:rsidP="008347BD">
      <w:pPr>
        <w:spacing w:line="276" w:lineRule="auto"/>
        <w:rPr>
          <w:rFonts w:ascii="Calibri" w:hAnsi="Calibri" w:cs="Calibri"/>
        </w:rPr>
      </w:pPr>
      <w:r w:rsidRPr="000A4E2F">
        <w:rPr>
          <w:rFonts w:ascii="Calibri" w:hAnsi="Calibri" w:cs="Calibri"/>
        </w:rPr>
        <w:lastRenderedPageBreak/>
        <w:t xml:space="preserve">In summary, we have shown that coarse, NFI-derived data works reasonably well in the identification of broad spatial conservation priorities, but we also found that more detailed inventory data is needed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is being used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t>5. Acknowledgments</w:t>
      </w:r>
    </w:p>
    <w:p w:rsidR="00BE41E3" w:rsidRDefault="00ED6A3C" w:rsidP="00707169">
      <w:pPr>
        <w:suppressAutoHyphens w:val="0"/>
        <w:spacing w:before="0" w:after="200"/>
        <w:rPr>
          <w:ins w:id="46" w:author="Joona Lehtomäki" w:date="2014-10-01T17:49:00Z"/>
          <w:rFonts w:ascii="Calibri" w:hAnsi="Calibri" w:cs="Calibri"/>
        </w:rPr>
      </w:pPr>
      <w:del w:id="47" w:author="Joona Lehtomäki" w:date="2014-10-01T14:27:00Z">
        <w:r w:rsidDel="00282EA9">
          <w:rPr>
            <w:rFonts w:ascii="Calibri" w:hAnsi="Calibri" w:cs="Calibri"/>
          </w:rPr>
          <w:delText>To be added.</w:delText>
        </w:r>
      </w:del>
      <w:ins w:id="48" w:author="Joona Lehtomäki" w:date="2014-10-01T14:27:00Z">
        <w:r w:rsidR="000A2881">
          <w:rPr>
            <w:rFonts w:ascii="Calibri" w:hAnsi="Calibri" w:cs="Calibri"/>
          </w:rPr>
          <w:t xml:space="preserve"> </w:t>
        </w:r>
      </w:ins>
      <w:ins w:id="49" w:author="Joona Lehtomäki" w:date="2014-10-01T14:28:00Z">
        <w:r w:rsidR="000A2881">
          <w:rPr>
            <w:rFonts w:ascii="Calibri" w:hAnsi="Calibri" w:cs="Calibri"/>
          </w:rPr>
          <w:t xml:space="preserve">J. L. thanks </w:t>
        </w:r>
      </w:ins>
      <w:ins w:id="50" w:author="Joona Lehtomäki" w:date="2014-10-01T17:47:00Z">
        <w:r w:rsidR="002B4E14">
          <w:rPr>
            <w:rFonts w:ascii="Calibri" w:hAnsi="Calibri" w:cs="Calibri"/>
          </w:rPr>
          <w:t>the</w:t>
        </w:r>
      </w:ins>
      <w:ins w:id="51" w:author="Joona Lehtomäki" w:date="2014-10-01T14:29:00Z">
        <w:r w:rsidR="000A2881" w:rsidRPr="000A2881">
          <w:rPr>
            <w:rFonts w:ascii="Calibri" w:hAnsi="Calibri" w:cs="Calibri"/>
          </w:rPr>
          <w:t xml:space="preserve"> Finnish Ministry of</w:t>
        </w:r>
      </w:ins>
      <w:ins w:id="52" w:author="Joona Lehtomäki" w:date="2014-10-01T14:31:00Z">
        <w:r w:rsidR="00707169">
          <w:rPr>
            <w:rFonts w:ascii="Calibri" w:hAnsi="Calibri" w:cs="Calibri"/>
          </w:rPr>
          <w:t xml:space="preserve"> </w:t>
        </w:r>
      </w:ins>
      <w:ins w:id="53" w:author="Joona Lehtomäki" w:date="2014-10-01T14:29:00Z">
        <w:r w:rsidR="000A2881" w:rsidRPr="000A2881">
          <w:rPr>
            <w:rFonts w:ascii="Calibri" w:hAnsi="Calibri" w:cs="Calibri"/>
          </w:rPr>
          <w:t xml:space="preserve">Environment and the Academy </w:t>
        </w:r>
        <w:r w:rsidR="00707169">
          <w:rPr>
            <w:rFonts w:ascii="Calibri" w:hAnsi="Calibri" w:cs="Calibri"/>
          </w:rPr>
          <w:t>of Finland centre of excellence</w:t>
        </w:r>
      </w:ins>
      <w:ins w:id="54" w:author="Joona Lehtomäki" w:date="2014-10-01T14:31:00Z">
        <w:r w:rsidR="00707169">
          <w:rPr>
            <w:rFonts w:ascii="Calibri" w:hAnsi="Calibri" w:cs="Calibri"/>
          </w:rPr>
          <w:t xml:space="preserve"> </w:t>
        </w:r>
      </w:ins>
      <w:ins w:id="55" w:author="Joona Lehtomäki" w:date="2014-10-01T14:29:00Z">
        <w:r w:rsidR="000A2881" w:rsidRPr="000A2881">
          <w:rPr>
            <w:rFonts w:ascii="Calibri" w:hAnsi="Calibri" w:cs="Calibri"/>
          </w:rPr>
          <w:t>programme 2012e</w:t>
        </w:r>
        <w:r w:rsidR="00707169">
          <w:rPr>
            <w:rFonts w:ascii="Calibri" w:hAnsi="Calibri" w:cs="Calibri"/>
          </w:rPr>
          <w:t>2017, grant 250444, for suppor</w:t>
        </w:r>
      </w:ins>
      <w:ins w:id="56" w:author="Joona Lehtomäki" w:date="2014-10-01T14:31:00Z">
        <w:r w:rsidR="002B4E14">
          <w:rPr>
            <w:rFonts w:ascii="Calibri" w:hAnsi="Calibri" w:cs="Calibri"/>
          </w:rPr>
          <w:t xml:space="preserve">t. </w:t>
        </w:r>
      </w:ins>
      <w:ins w:id="57" w:author="Joona Lehtomäki" w:date="2014-10-01T17:47:00Z">
        <w:r w:rsidR="002B4E14">
          <w:rPr>
            <w:rFonts w:ascii="Calibri" w:hAnsi="Calibri" w:cs="Calibri"/>
          </w:rPr>
          <w:t xml:space="preserve">A.L. </w:t>
        </w:r>
      </w:ins>
      <w:ins w:id="58" w:author="Joona Lehtomäki" w:date="2014-10-01T17:48:00Z">
        <w:r w:rsidR="00BE41E3">
          <w:rPr>
            <w:rFonts w:ascii="Calibri" w:hAnsi="Calibri" w:cs="Calibri"/>
          </w:rPr>
          <w:t xml:space="preserve">likes to acknowledge </w:t>
        </w:r>
        <w:r w:rsidR="00BE41E3" w:rsidRPr="00BE41E3">
          <w:rPr>
            <w:rFonts w:ascii="Calibri" w:hAnsi="Calibri" w:cs="Calibri"/>
          </w:rPr>
          <w:t>Finnish Forestry Centre</w:t>
        </w:r>
        <w:r w:rsidR="00BE41E3">
          <w:rPr>
            <w:rFonts w:ascii="Calibri" w:hAnsi="Calibri" w:cs="Calibri"/>
          </w:rPr>
          <w:t>’s</w:t>
        </w:r>
        <w:r w:rsidR="00BE41E3" w:rsidRPr="00BE41E3">
          <w:rPr>
            <w:rFonts w:ascii="Calibri" w:hAnsi="Calibri" w:cs="Calibri"/>
          </w:rPr>
          <w:t xml:space="preserve"> Finance and Auditing Services</w:t>
        </w:r>
        <w:r w:rsidR="00BE41E3">
          <w:rPr>
            <w:rFonts w:ascii="Calibri" w:hAnsi="Calibri" w:cs="Calibri"/>
          </w:rPr>
          <w:t xml:space="preserve"> for support. </w:t>
        </w:r>
      </w:ins>
    </w:p>
    <w:p w:rsidR="00BE41E3" w:rsidRDefault="00BE41E3" w:rsidP="00707169">
      <w:pPr>
        <w:suppressAutoHyphens w:val="0"/>
        <w:spacing w:before="0" w:after="200"/>
        <w:rPr>
          <w:ins w:id="59" w:author="Joona Lehtomäki" w:date="2014-10-01T17:49:00Z"/>
          <w:rFonts w:ascii="Calibri" w:hAnsi="Calibri" w:cs="Calibri"/>
        </w:rPr>
      </w:pPr>
      <w:ins w:id="60" w:author="Joona Lehtomäki" w:date="2014-10-01T17:48:00Z">
        <w:r>
          <w:rPr>
            <w:rFonts w:ascii="Calibri" w:hAnsi="Calibri" w:cs="Calibri"/>
          </w:rPr>
          <w:t xml:space="preserve">S. </w:t>
        </w:r>
      </w:ins>
      <w:ins w:id="61" w:author="Joona Lehtomäki" w:date="2014-10-01T17:49:00Z">
        <w:r>
          <w:rPr>
            <w:rFonts w:ascii="Calibri" w:hAnsi="Calibri" w:cs="Calibri"/>
          </w:rPr>
          <w:t xml:space="preserve">T. … </w:t>
        </w:r>
      </w:ins>
    </w:p>
    <w:p w:rsidR="00BE41E3" w:rsidRDefault="00BE41E3" w:rsidP="00707169">
      <w:pPr>
        <w:suppressAutoHyphens w:val="0"/>
        <w:spacing w:before="0" w:after="200"/>
        <w:rPr>
          <w:ins w:id="62" w:author="Joona Lehtomäki" w:date="2014-10-01T17:49:00Z"/>
          <w:rFonts w:ascii="Calibri" w:hAnsi="Calibri" w:cs="Calibri"/>
        </w:rPr>
      </w:pPr>
      <w:ins w:id="63" w:author="Joona Lehtomäki" w:date="2014-10-01T17:49:00Z">
        <w:r>
          <w:rPr>
            <w:rFonts w:ascii="Calibri" w:hAnsi="Calibri" w:cs="Calibri"/>
          </w:rPr>
          <w:t>T. T. …</w:t>
        </w:r>
      </w:ins>
    </w:p>
    <w:p w:rsidR="000074B6" w:rsidRDefault="00707169" w:rsidP="00707169">
      <w:pPr>
        <w:suppressAutoHyphens w:val="0"/>
        <w:spacing w:before="0" w:after="200"/>
        <w:rPr>
          <w:rFonts w:ascii="Calibri" w:hAnsi="Calibri" w:cs="Calibri"/>
        </w:rPr>
      </w:pPr>
      <w:ins w:id="64" w:author="Joona Lehtomäki" w:date="2014-10-01T14:31:00Z">
        <w:r>
          <w:rPr>
            <w:rFonts w:ascii="Calibri" w:hAnsi="Calibri" w:cs="Calibri"/>
          </w:rPr>
          <w:t>We thank the Finnish Forest Research institute for makning the MS-NFI data open</w:t>
        </w:r>
      </w:ins>
      <w:ins w:id="65" w:author="Joona Lehtomäki" w:date="2014-10-01T14:32:00Z">
        <w:r>
          <w:rPr>
            <w:rFonts w:ascii="Calibri" w:hAnsi="Calibri" w:cs="Calibri"/>
          </w:rPr>
          <w:t xml:space="preserve">ly available. </w:t>
        </w:r>
      </w:ins>
      <w:del w:id="66" w:author="Joona Lehtomäki" w:date="2014-10-01T14:31:00Z">
        <w:r w:rsidR="000074B6" w:rsidDel="00707169">
          <w:rPr>
            <w:rFonts w:ascii="Calibri" w:hAnsi="Calibri" w:cs="Calibri"/>
          </w:rPr>
          <w:br w:type="page"/>
        </w:r>
      </w:del>
    </w:p>
    <w:p w:rsidR="000074B6" w:rsidRPr="005E6DD3" w:rsidRDefault="000074B6" w:rsidP="000074B6">
      <w:pPr>
        <w:pStyle w:val="Heading1"/>
        <w:pageBreakBefore/>
        <w:spacing w:line="276" w:lineRule="auto"/>
        <w:rPr>
          <w:rFonts w:cs="Calibri"/>
          <w:sz w:val="24"/>
        </w:rPr>
      </w:pPr>
      <w:bookmarkStart w:id="67" w:name="references"/>
      <w:r w:rsidRPr="005E6DD3">
        <w:rPr>
          <w:rFonts w:cs="Calibri"/>
          <w:color w:val="000000"/>
          <w:szCs w:val="32"/>
        </w:rPr>
        <w:lastRenderedPageBreak/>
        <w:t>References</w:t>
      </w:r>
    </w:p>
    <w:bookmarkEnd w:id="67"/>
    <w:p w:rsidR="00DF6F01" w:rsidRPr="000E68E6" w:rsidRDefault="00503341">
      <w:pPr>
        <w:pStyle w:val="NormalWeb"/>
        <w:ind w:left="640" w:hanging="640"/>
        <w:divId w:val="17106846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DF6F01" w:rsidRPr="000E68E6">
        <w:rPr>
          <w:rFonts w:ascii="Calibri" w:hAnsi="Calibri"/>
          <w:noProof/>
          <w:lang w:val="en-US"/>
        </w:rPr>
        <w:t xml:space="preserve">1. </w:t>
      </w:r>
      <w:r w:rsidR="00DF6F01" w:rsidRPr="000E68E6">
        <w:rPr>
          <w:rFonts w:ascii="Calibri" w:hAnsi="Calibri"/>
          <w:noProof/>
          <w:lang w:val="en-US"/>
        </w:rPr>
        <w:tab/>
        <w:t>Game ET, Meijaard E, Sheil D, MacDonald-Madden E (2014) Conservation in a wicked complex world; challenges and solutions. Conserv Lett 7: 271–277. doi:10.1111/conl.12050.This.</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 </w:t>
      </w:r>
      <w:r w:rsidRPr="000E68E6">
        <w:rPr>
          <w:rFonts w:ascii="Calibri" w:hAnsi="Calibri"/>
          <w:noProof/>
          <w:lang w:val="en-US"/>
        </w:rPr>
        <w:tab/>
        <w:t>Reyers B, Roux DJ, Cowling RM, Ginsburg AE, Nel JL, et al. (2010) Conservation Planning as a Transdisciplinary Process. Conserv Biol 24: 957–965. doi:10.1111/j.1523-1739.2010.0149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 </w:t>
      </w:r>
      <w:r w:rsidRPr="000E68E6">
        <w:rPr>
          <w:rFonts w:ascii="Calibri" w:hAnsi="Calibri"/>
          <w:noProof/>
          <w:lang w:val="en-US"/>
        </w:rPr>
        <w:tab/>
        <w:t>Pooley SP, Mendelsohn JA, Milner-Gulland EJ (2013) Hunting Down the Chimera of Multiple Disciplinarity in Conservation Science. Conserv Biol 28: 22–32. doi:10.1111/cobi.121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 </w:t>
      </w:r>
      <w:r w:rsidRPr="000E68E6">
        <w:rPr>
          <w:rFonts w:ascii="Calibri" w:hAnsi="Calibri"/>
          <w:noProof/>
          <w:lang w:val="en-US"/>
        </w:rPr>
        <w:tab/>
        <w:t>Keane A (2013) Unusual data in conservation science: searching for validation. Anim Conserv 10: 604–605. doi:10.1111/acv.1209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 </w:t>
      </w:r>
      <w:r w:rsidRPr="000E68E6">
        <w:rPr>
          <w:rFonts w:ascii="Calibri" w:hAnsi="Calibri"/>
          <w:noProof/>
          <w:lang w:val="en-US"/>
        </w:rPr>
        <w:tab/>
        <w:t>Ferrier S, Drielsma M (2010) Synthesis of pattern and process in biodiversity conservation assessment: a flexible whole-landscape modelling framework. Divers Distrib 16: 386–402. doi:10.1111/j.1472-4642.2010.0065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 </w:t>
      </w:r>
      <w:r w:rsidRPr="000E68E6">
        <w:rPr>
          <w:rFonts w:ascii="Calibri" w:hAnsi="Calibri"/>
          <w:noProof/>
          <w:lang w:val="en-US"/>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 </w:t>
      </w:r>
      <w:r w:rsidRPr="000E68E6">
        <w:rPr>
          <w:rFonts w:ascii="Calibri" w:hAnsi="Calibri"/>
          <w:noProof/>
          <w:lang w:val="en-US"/>
        </w:rPr>
        <w:tab/>
        <w:t>Naidoo R, Balmford A, Ferraro PJ, Polasky S, Ricketts TH, et al. (2006) Integrating economic costs into conservation planning. Trends Ecol Evol 21: 681–68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 </w:t>
      </w:r>
      <w:r w:rsidRPr="000E68E6">
        <w:rPr>
          <w:rFonts w:ascii="Calibri" w:hAnsi="Calibri"/>
          <w:noProof/>
          <w:lang w:val="en-US"/>
        </w:rPr>
        <w:tab/>
        <w:t>Branquart E, Verheyen K, Latham J (2008) Selection criteria of protected forest areas in Europe: The theory and the real world. Biol Conserv 141: 2795–2806. doi:10.1016/j.biocon.2008.08.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 </w:t>
      </w:r>
      <w:r w:rsidRPr="000E68E6">
        <w:rPr>
          <w:rFonts w:ascii="Calibri" w:hAnsi="Calibri"/>
          <w:noProof/>
          <w:lang w:val="en-US"/>
        </w:rPr>
        <w:tab/>
        <w:t>Scheller RM, Mladenoff DJ (2007) An ecological classification of forest landscape simulation models: tools and strategies for understanding broad-scale forested ecosystems. Landsc Ecol 22: 491–5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0. </w:t>
      </w:r>
      <w:r w:rsidRPr="000E68E6">
        <w:rPr>
          <w:rFonts w:ascii="Calibri" w:hAnsi="Calibri"/>
          <w:noProof/>
          <w:lang w:val="en-US"/>
        </w:rPr>
        <w:tab/>
        <w:t>Kujala H, Moilanen A, Araújo MB, Cabeza M (2013) Conservation planning with uncertain climate change projections. PLoS One 8: e53315. doi:10.1371/journal.pone.00533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1. </w:t>
      </w:r>
      <w:r w:rsidRPr="000E68E6">
        <w:rPr>
          <w:rFonts w:ascii="Calibri" w:hAnsi="Calibri"/>
          <w:noProof/>
          <w:lang w:val="en-US"/>
        </w:rPr>
        <w:tab/>
        <w:t>Visconti P, Pressey RL, Segan DB, Wintle BA (2010) Conservation planning with dynamic threats: The role of spatial design and priority setting for species’ persistence. Biol Conserv 143: 756–767. doi:10.1016/j.biocon.2009.12.01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2. </w:t>
      </w:r>
      <w:r w:rsidRPr="000E68E6">
        <w:rPr>
          <w:rFonts w:ascii="Calibri" w:hAnsi="Calibri"/>
          <w:noProof/>
          <w:lang w:val="en-US"/>
        </w:rPr>
        <w:tab/>
        <w:t>Pressey RL, Cabeza M, Watts ME, Cowling RM, Wilson KA (2007) Conservation planning in a changing world. Trends Ecol Evol 22: 583–59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3. </w:t>
      </w:r>
      <w:r w:rsidRPr="000E68E6">
        <w:rPr>
          <w:rFonts w:ascii="Calibri" w:hAnsi="Calibri"/>
          <w:noProof/>
          <w:lang w:val="en-US"/>
        </w:rPr>
        <w:tab/>
        <w:t>Wilson KA, Underwood EC, Morrison SA, Klausmeyer KR, Murdoch WW, et al. (2007) Conserving Biodiversity Efficiently: What to Do, Where, and When. PLoS Biol 5: 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14. </w:t>
      </w:r>
      <w:r w:rsidRPr="000E68E6">
        <w:rPr>
          <w:rFonts w:ascii="Calibri" w:hAnsi="Calibri"/>
          <w:noProof/>
          <w:lang w:val="en-US"/>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5. </w:t>
      </w:r>
      <w:r w:rsidRPr="000E68E6">
        <w:rPr>
          <w:rFonts w:ascii="Calibri" w:hAnsi="Calibri"/>
          <w:noProof/>
          <w:lang w:val="en-US"/>
        </w:rPr>
        <w:tab/>
        <w:t>Lehtomäki J, Moilanen A (2013) Methods and workflow for spatial conservation prioritization using Zonation. Environ Model Softw 47: 128–137. doi:10.1016/j.envsoft.2013.05.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6. </w:t>
      </w:r>
      <w:r w:rsidRPr="000E68E6">
        <w:rPr>
          <w:rFonts w:ascii="Calibri" w:hAnsi="Calibri"/>
          <w:noProof/>
          <w:lang w:val="en-US"/>
        </w:rPr>
        <w:tab/>
        <w:t>Moilanen A, Kujala H, Leathwick JR (2009) The Zonation framework and software for conservation prioritization. In: Moilanen A, Wilson KH, Possingham HP, editors. Spatial Conservation Prioritization. Oxford University Press. pp. 196–21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7. </w:t>
      </w:r>
      <w:r w:rsidRPr="000E68E6">
        <w:rPr>
          <w:rFonts w:ascii="Calibri" w:hAnsi="Calibri"/>
          <w:noProof/>
          <w:lang w:val="en-US"/>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8. </w:t>
      </w:r>
      <w:r w:rsidRPr="000E68E6">
        <w:rPr>
          <w:rFonts w:ascii="Calibri" w:hAnsi="Calibri"/>
          <w:noProof/>
          <w:lang w:val="en-US"/>
        </w:rPr>
        <w:tab/>
        <w:t>Ciarleglio M, Barnes JW, Sarkar S (2009) ConsNet: new software for the selection of conservation area networks with spatial and multi-criteria analyses. Ecography (Cop) 32: 205–209. doi:10.1111/j.1600-0587.2008.05721.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9. </w:t>
      </w:r>
      <w:r w:rsidRPr="000E68E6">
        <w:rPr>
          <w:rFonts w:ascii="Calibri" w:hAnsi="Calibri"/>
          <w:noProof/>
          <w:lang w:val="en-US"/>
        </w:rPr>
        <w:tab/>
        <w:t>Possingham HP, Ball IR, Andelman SJ (2000) Mathematical methods for identifying representative reserve networks. In: Ferson S, Burgman MA, editors. Quantitative methods for conservation biology. New York: Springer-Verlag. pp. 291–3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0. </w:t>
      </w:r>
      <w:r w:rsidRPr="000E68E6">
        <w:rPr>
          <w:rFonts w:ascii="Calibri" w:hAnsi="Calibri"/>
          <w:noProof/>
          <w:lang w:val="en-US"/>
        </w:rPr>
        <w:tab/>
        <w:t>Arponen A, Lehtomäki J, Leppänen J, Tomppo E, Moilanen A (2012) Effects of connectivity and spatial resolution of analyses on conservation prioritization across large extents. Conserv Biol 26: 294–304. doi:10.1111/j.1523-1739.2011.0181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1. </w:t>
      </w:r>
      <w:r w:rsidRPr="000E68E6">
        <w:rPr>
          <w:rFonts w:ascii="Calibri" w:hAnsi="Calibri"/>
          <w:noProof/>
          <w:lang w:val="en-US"/>
        </w:rPr>
        <w:tab/>
        <w:t>Pettorelli N, Laurance WF, O’Brien TG, Wegmann M, Nagendra H, et al. (2014) Satellite remote sensing for applied ecologists: Opportunities and challenges. J Appl Ecol 44: early view. doi:10.1111/1365-2664.1226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2. </w:t>
      </w:r>
      <w:r w:rsidRPr="000E68E6">
        <w:rPr>
          <w:rFonts w:ascii="Calibri" w:hAnsi="Calibri"/>
          <w:noProof/>
          <w:lang w:val="en-US"/>
        </w:rPr>
        <w:tab/>
        <w:t>Maeda EE, Torres JA (2012) Open environmental data in developing countries: who benefits? Ambio 41: 410–412. doi:10.1007/s13280-012-02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3. </w:t>
      </w:r>
      <w:r w:rsidRPr="000E68E6">
        <w:rPr>
          <w:rFonts w:ascii="Calibri" w:hAnsi="Calibri"/>
          <w:noProof/>
          <w:lang w:val="en-US"/>
        </w:rPr>
        <w:tab/>
        <w:t>Pressey RL (2004) Conservation planning and biodiversity: assembling the best data for the job. Conserv Biol 18: 1677–1681. doi:10.1111/j.1523-1739.2004.0043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4. </w:t>
      </w:r>
      <w:r w:rsidRPr="000E68E6">
        <w:rPr>
          <w:rFonts w:ascii="Calibri" w:hAnsi="Calibri"/>
          <w:noProof/>
          <w:lang w:val="en-US"/>
        </w:rPr>
        <w:tab/>
        <w:t>Rondinini C, Wilson K a, Boitani L, Grantham H, Possingham HP (2006) Tradeoffs of different types of species occurrence data for use in systematic conservation planning. Ecol Lett 9: 1136–1145. doi:10.1111/j.1461-0248.2006.00970.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5. </w:t>
      </w:r>
      <w:r w:rsidRPr="000E68E6">
        <w:rPr>
          <w:rFonts w:ascii="Calibri" w:hAnsi="Calibri"/>
          <w:noProof/>
          <w:lang w:val="en-US"/>
        </w:rPr>
        <w:tab/>
        <w:t>Boitani L, Maiorano L, Baisero D, Falcucci A, Visconti P, et al. (2011) What spatial data do we need to develop global mammal conservation strategies? Philos Trans R Soc B Biol Sci 366: 2623–26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26. </w:t>
      </w:r>
      <w:r w:rsidRPr="000E68E6">
        <w:rPr>
          <w:rFonts w:ascii="Calibri" w:hAnsi="Calibri"/>
          <w:noProof/>
          <w:lang w:val="en-US"/>
        </w:rPr>
        <w:tab/>
        <w:t>Grantham HS, Pressey RL, Wells JA, Beattie AJ (2010) Effectiveness of Biodiversity Surrogates for Conservation Planning: Different Measures of Effectiveness Generate a Kaleidoscope of Variation. PLoS One 5: 1–12. doi:10.1371/journal.pone.001143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7. </w:t>
      </w:r>
      <w:r w:rsidRPr="000E68E6">
        <w:rPr>
          <w:rFonts w:ascii="Calibri" w:hAnsi="Calibri"/>
          <w:noProof/>
          <w:lang w:val="en-US"/>
        </w:rPr>
        <w:tab/>
        <w:t>Carpenter SR, Armbrust EV, Arzberger PW, Iii FSC, Elser JJ, et al. (2009) Accelerate Synthesis in Ecology and Environmental Sciences. Bioscience 59: 699–701. doi:10.1525/bio.2009.59.8.1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8. </w:t>
      </w:r>
      <w:r w:rsidRPr="000E68E6">
        <w:rPr>
          <w:rFonts w:ascii="Calibri" w:hAnsi="Calibri"/>
          <w:noProof/>
          <w:lang w:val="en-US"/>
        </w:rPr>
        <w:tab/>
        <w:t>Uhlir PF, Schröder P (2007) Open data for global science. Data Sci J 6: 36–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9. </w:t>
      </w:r>
      <w:r w:rsidRPr="000E68E6">
        <w:rPr>
          <w:rFonts w:ascii="Calibri" w:hAnsi="Calibri"/>
          <w:noProof/>
          <w:lang w:val="en-US"/>
        </w:rPr>
        <w:tab/>
        <w:t>Wolkovich EM, Regetz J, O’Connor MI (2012) Advances in global change research require open science by individual researchers. Glob Chang Biol 18: 2102–2110. doi:10.1111/j.1365-2486.2012.02693.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0. </w:t>
      </w:r>
      <w:r w:rsidRPr="000E68E6">
        <w:rPr>
          <w:rFonts w:ascii="Calibri" w:hAnsi="Calibri"/>
          <w:noProof/>
          <w:lang w:val="en-US"/>
        </w:rPr>
        <w:tab/>
        <w:t>Egloff W, Patterson DJ, Agosti D, Hagedorn G (2014) Open exchange of scientific knowledge and European copyright: The case of biodiversity information. Zookeys 135: 109–135. doi:10.3897/zookeys.414.771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1. </w:t>
      </w:r>
      <w:r w:rsidRPr="000E68E6">
        <w:rPr>
          <w:rFonts w:ascii="Calibri" w:hAnsi="Calibri"/>
          <w:noProof/>
          <w:lang w:val="en-US"/>
        </w:rPr>
        <w:tab/>
        <w:t>Arzberger P, Schroeder P, Beaulieu A, Bowker G, Casey K, et al. (2004) An International Framework to Promote Access to Data. Science (80- ) 303: 1777–1778. doi:10.1126/science.109595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2. </w:t>
      </w:r>
      <w:r w:rsidRPr="000E68E6">
        <w:rPr>
          <w:rFonts w:ascii="Calibri" w:hAnsi="Calibri"/>
          <w:noProof/>
          <w:lang w:val="en-US"/>
        </w:rPr>
        <w:tab/>
        <w:t>Bode M, Wilson KA, Brooks TM, Turner WR, Mittermeier RA, et al. (2008) Cost-effective global conservation spending is robust to taxonomic group. Proc Natl Acad Sci U S A 105: 6498–6501. doi:10.1073/pnas.07107051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3. </w:t>
      </w:r>
      <w:r w:rsidRPr="000E68E6">
        <w:rPr>
          <w:rFonts w:ascii="Calibri" w:hAnsi="Calibri"/>
          <w:noProof/>
          <w:lang w:val="en-US"/>
        </w:rPr>
        <w:tab/>
        <w:t>Reichman OJ, Jones MB, Schildhauer MP (2011) Challenges and Opportunities of Open Data in Ecology. Science (80- ) 331: 703–705. doi:10.1126/science.119796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4. </w:t>
      </w:r>
      <w:r w:rsidRPr="000E68E6">
        <w:rPr>
          <w:rFonts w:ascii="Calibri" w:hAnsi="Calibri"/>
          <w:noProof/>
          <w:lang w:val="en-US"/>
        </w:rPr>
        <w:tab/>
        <w:t>Pullin AS, Salafsky N (2010) Save the whales? Save the rainforest? Save the data! Conserv Biol 24: 915–917. doi:10.1111/j.1523-1739.2010.0153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5. </w:t>
      </w:r>
      <w:r w:rsidRPr="000E68E6">
        <w:rPr>
          <w:rFonts w:ascii="Calibri" w:hAnsi="Calibri"/>
          <w:noProof/>
          <w:lang w:val="en-US"/>
        </w:rPr>
        <w:tab/>
        <w:t>Huang X, Hawkins B a., Lei F, Miller GL, Favret C, et al. (2012) Willing and unwilling to share primary biodiversity data: results and implications of an international survey. Conserv Lett 5: 399–406. doi:10.1111/j.1755-263X.2012.0025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6. </w:t>
      </w:r>
      <w:r w:rsidRPr="000E68E6">
        <w:rPr>
          <w:rFonts w:ascii="Calibri" w:hAnsi="Calibri"/>
          <w:noProof/>
          <w:lang w:val="en-US"/>
        </w:rPr>
        <w:tab/>
        <w:t>Chirici G, Winter S, McRoberts RE (2011) National Forest Inventories: Contributions to Forest Biodiversity Assessments. Dordrecht: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7. </w:t>
      </w:r>
      <w:r w:rsidRPr="000E68E6">
        <w:rPr>
          <w:rFonts w:ascii="Calibri" w:hAnsi="Calibri"/>
          <w:noProof/>
          <w:lang w:val="en-US"/>
        </w:rPr>
        <w:tab/>
        <w:t>Tomppo EO, Haakana M, Kaitila M, Peräsaari J (2008) Multi-source national forest inventory – methods and applications.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8. </w:t>
      </w:r>
      <w:r w:rsidRPr="000E68E6">
        <w:rPr>
          <w:rFonts w:ascii="Calibri" w:hAnsi="Calibri"/>
          <w:noProof/>
          <w:lang w:val="en-US"/>
        </w:rPr>
        <w:tab/>
        <w:t>Chirici G, Mcroberts RE, Winter S, Bertini R, Bra U, et al. (2012) National Forest Inventory Contributions to Forest Biodiversity Monitoring. For Sci 58: 257–26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9. </w:t>
      </w:r>
      <w:r w:rsidRPr="000E68E6">
        <w:rPr>
          <w:rFonts w:ascii="Calibri" w:hAnsi="Calibri"/>
          <w:noProof/>
          <w:lang w:val="en-US"/>
        </w:rPr>
        <w:tab/>
        <w:t>Corona P, Chirici G, Mcroberts RE, Winter S, Barbati A (2011) Contribution of large-scale forest inventories to biodiversity assessment and monitoring. For Ecol Manage 262: 2061–2069. doi:10.1016/j.foreco.2011.08.04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40. </w:t>
      </w:r>
      <w:r w:rsidRPr="000E68E6">
        <w:rPr>
          <w:rFonts w:ascii="Calibri" w:hAnsi="Calibri"/>
          <w:noProof/>
          <w:lang w:val="en-US"/>
        </w:rPr>
        <w:tab/>
        <w:t>Winter S, Chirici G, Mcroberts E, Hauk E, Tomppo E (2008) Possibilities for harmonizing national forest inventory data for use in forest biodiversity assessments. Forestry 81. doi:10.1093/forestry/cpm0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1. </w:t>
      </w:r>
      <w:r w:rsidRPr="000E68E6">
        <w:rPr>
          <w:rFonts w:ascii="Calibri" w:hAnsi="Calibri"/>
          <w:noProof/>
          <w:lang w:val="en-US"/>
        </w:rPr>
        <w:tab/>
        <w:t>Kallio AM, Hänninen R, Vainikainen N, Luque S (2008) Biodiversity value and the optimal location of forest conservation sites in Southern Finland. Ecol Econ 67: 232–243. doi:10.1016/j.ecolecon.2008.05.0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2. </w:t>
      </w:r>
      <w:r w:rsidRPr="000E68E6">
        <w:rPr>
          <w:rFonts w:ascii="Calibri" w:hAnsi="Calibri"/>
          <w:noProof/>
          <w:lang w:val="en-US"/>
        </w:rPr>
        <w:tab/>
        <w:t>Tomppo E, Gschwantner T, Lawrence M, McRoberts RE (2010) National Forest Inventories Pathways for Common Reporting. Media: 6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3. </w:t>
      </w:r>
      <w:r w:rsidRPr="000E68E6">
        <w:rPr>
          <w:rFonts w:ascii="Calibri" w:hAnsi="Calibri"/>
          <w:noProof/>
          <w:lang w:val="en-US"/>
        </w:rPr>
        <w:tab/>
        <w:t>McElhinny C, Gibbons P, Brack C, Bauhus J (2005) Forest and woodland stand structural complexity: Its definition and measurement. For Ecol Manage 218: 1–24. doi:10.1016/j.foreco.2005.08.0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4. </w:t>
      </w:r>
      <w:r w:rsidRPr="000E68E6">
        <w:rPr>
          <w:rFonts w:ascii="Calibri" w:hAnsi="Calibri"/>
          <w:noProof/>
          <w:lang w:val="en-US"/>
        </w:rPr>
        <w:tab/>
        <w:t>Langford WT, Gordon A, Bastin L, Bekessy SA, White MD, et al. (2011) Raising the bar for systematic conservation planning. Trends Ecol Evol 26: 634–640. doi:10.1016/j.tree.2011.08.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5. </w:t>
      </w:r>
      <w:r w:rsidRPr="000E68E6">
        <w:rPr>
          <w:rFonts w:ascii="Calibri" w:hAnsi="Calibri"/>
          <w:noProof/>
          <w:lang w:val="en-US"/>
        </w:rPr>
        <w:tab/>
        <w:t>Guisan A, Tingley R, Baumgartner JB, Naujokaitis-Lewis I, Sutcliffe PR, et al. (2013) Predicting species distributions for conservation decisions. Ecol Lett 16: 1424–1435. doi:10.1111/ele.1218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6. </w:t>
      </w:r>
      <w:r w:rsidRPr="000E68E6">
        <w:rPr>
          <w:rFonts w:ascii="Calibri" w:hAnsi="Calibri"/>
          <w:noProof/>
          <w:lang w:val="en-US"/>
        </w:rPr>
        <w:tab/>
        <w:t>Finnish Forest Research Institute (2013) Finnish Statistical Yearbook of Forestry: 45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7. </w:t>
      </w:r>
      <w:r w:rsidRPr="000E68E6">
        <w:rPr>
          <w:rFonts w:ascii="Calibri" w:hAnsi="Calibri"/>
          <w:noProof/>
          <w:lang w:val="en-US"/>
        </w:rPr>
        <w:tab/>
        <w:t>Tuominen S, Balazs A, Korhonen KT, Muinonen E (2014) NFI plots as complementary reference data in forest inventory based on airborne laser scanning and aerial photography in Finland. Silva Fenn 48: 1–20. doi:10.14214/sf.9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8. </w:t>
      </w:r>
      <w:r w:rsidRPr="000E68E6">
        <w:rPr>
          <w:rFonts w:ascii="Calibri" w:hAnsi="Calibri"/>
          <w:noProof/>
          <w:lang w:val="en-US"/>
        </w:rPr>
        <w:tab/>
        <w:t>Tomppo EO (2006) The Finnish National Forest Inventory. In: Kangas A, Maltamo M, editors. Forest inventory: Methodology and applications. Dordrecht: Springer. pp. 179–19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9. </w:t>
      </w:r>
      <w:r w:rsidRPr="000E68E6">
        <w:rPr>
          <w:rFonts w:ascii="Calibri" w:hAnsi="Calibri"/>
          <w:noProof/>
          <w:lang w:val="en-US"/>
        </w:rPr>
        <w:tab/>
        <w:t>Lehtomäki J, Tomppo E, Kuokkanen P, Hanski I, Moilanen A (2009) Applying spatial conservation prioritization software and high-resolution GIS data to a national-scale study in forest conservation. For Ecol Manage 258: 2439–2449. doi:10.1016/j.foreco.2009.08.02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0. </w:t>
      </w:r>
      <w:r w:rsidRPr="000E68E6">
        <w:rPr>
          <w:rFonts w:ascii="Calibri" w:hAnsi="Calibri"/>
          <w:noProof/>
          <w:lang w:val="en-US"/>
        </w:rPr>
        <w:tab/>
        <w:t>Sirkiä S, Lehtomäki J, Lindén H, Tomppo E, Moilanen A (2012) Defining spatial priorities for capercaillie Tetrao urogallus lekking landscape conservation in south-central Finland. Wildlife Biol 18: 337–3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1. </w:t>
      </w:r>
      <w:r w:rsidRPr="000E68E6">
        <w:rPr>
          <w:rFonts w:ascii="Calibri" w:hAnsi="Calibri"/>
          <w:noProof/>
          <w:lang w:val="en-US"/>
        </w:rPr>
        <w:tab/>
        <w:t>Finnish Forest Research Institute (2014) Multi-source National Forest Inventory (MS-NFI). Available: http://www.metla.fi/ohjelma/vmi/vmi-moni-en.htm. Accessed 4 May 201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2. </w:t>
      </w:r>
      <w:r w:rsidRPr="000E68E6">
        <w:rPr>
          <w:rFonts w:ascii="Calibri" w:hAnsi="Calibri"/>
          <w:noProof/>
          <w:lang w:val="en-US"/>
        </w:rPr>
        <w:tab/>
        <w:t>Nagendra PM, Goldberg M (1980) Image Segmentation with Directed Trees. IEEE Trans Pattern Anal Mach Interligence 1: 185–191.</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3. </w:t>
      </w:r>
      <w:r w:rsidRPr="000E68E6">
        <w:rPr>
          <w:rFonts w:ascii="Calibri" w:hAnsi="Calibri"/>
          <w:noProof/>
          <w:lang w:val="en-US"/>
        </w:rPr>
        <w:tab/>
        <w:t xml:space="preserve">Pekkarinen A (2002) Image segment-based spectral features in the estimation of timber volume. </w:t>
      </w:r>
      <w:r w:rsidRPr="00DF6F01">
        <w:rPr>
          <w:rFonts w:ascii="Calibri" w:hAnsi="Calibri"/>
          <w:noProof/>
        </w:rPr>
        <w:t>Remote Sens Environ 82: 349–359. doi:10.1016/S0034-4257(02)00052-4.</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lastRenderedPageBreak/>
        <w:t xml:space="preserve">54. </w:t>
      </w:r>
      <w:r w:rsidRPr="00DF6F01">
        <w:rPr>
          <w:rFonts w:ascii="Calibri" w:hAnsi="Calibri"/>
          <w:noProof/>
        </w:rPr>
        <w:tab/>
        <w:t xml:space="preserve">Mönkkönen M, Juutinen A, Mazziotta A, Miettinen K, Podkopaev D, et al. </w:t>
      </w:r>
      <w:r w:rsidRPr="000E68E6">
        <w:rPr>
          <w:rFonts w:ascii="Calibri" w:hAnsi="Calibri"/>
          <w:noProof/>
          <w:lang w:val="en-US"/>
        </w:rPr>
        <w:t>(2014) Spatially dynamic forest management to sustain biodiversity and economic returns. J Environ Manage 134C: 80–89. doi:10.1016/j.jenvman.2013.12.02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5. </w:t>
      </w:r>
      <w:r w:rsidRPr="000E68E6">
        <w:rPr>
          <w:rFonts w:ascii="Calibri" w:hAnsi="Calibri"/>
          <w:noProof/>
          <w:lang w:val="en-US"/>
        </w:rPr>
        <w:tab/>
        <w:t>Timonen J, Gustafsson L, Kotiaho JS, Mönkkönen M (2011) Hotspots in cold climate: Conservation value of woodland key habitats in boreal forests. Biol Conserv 144: 2061–2067. doi:http://dx.doi.org/10.1016/j.biocon.2011.02.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6. </w:t>
      </w:r>
      <w:r w:rsidRPr="000E68E6">
        <w:rPr>
          <w:rFonts w:ascii="Calibri" w:hAnsi="Calibri"/>
          <w:noProof/>
          <w:lang w:val="en-US"/>
        </w:rPr>
        <w:tab/>
        <w:t>Aune K, Jonsson BG, Moen J, Gunnar B (2005) Isolation and edge effects among woodland key habitats in Sweden: Is forest policy promoting fragmentation? Biol Conserv 124: 89–95. doi:10.1016/j.biocon.2005.01.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7. </w:t>
      </w:r>
      <w:r w:rsidRPr="000E68E6">
        <w:rPr>
          <w:rFonts w:ascii="Calibri" w:hAnsi="Calibri"/>
          <w:noProof/>
          <w:lang w:val="en-US"/>
        </w:rPr>
        <w:tab/>
        <w:t>Pykälä J, Heikkinen RK, Toivonen H, Jääskeläinen K (2006) Importance of Forest Act habitats for epiphytic lichens in Finnish managed forests. For Ecol Manage 223: 84–92. doi:10.1016/j.foreco.2005.10.05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8. </w:t>
      </w:r>
      <w:r w:rsidRPr="000E68E6">
        <w:rPr>
          <w:rFonts w:ascii="Calibri" w:hAnsi="Calibri"/>
          <w:noProof/>
          <w:lang w:val="en-US"/>
        </w:rPr>
        <w:tab/>
        <w:t>Finnish Government (2008) Government Resolution on the Forest Biodiversity Programme for Southern Finland 2008-2016 (METSO): 15. Available: http://www.mmm.fi/attachments/metsat/5yckfcmWR/METSOResolution2008-2016_ENGL.pdf. Accessed 3 May 2014.</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9. </w:t>
      </w:r>
      <w:r w:rsidRPr="000E68E6">
        <w:rPr>
          <w:rFonts w:ascii="Calibri" w:hAnsi="Calibri"/>
          <w:noProof/>
          <w:lang w:val="en-US"/>
        </w:rPr>
        <w:tab/>
        <w:t xml:space="preserve">Korhonen K, Hujala T, Kurttila M (2013) Diffusion of voluntary protection among family forest owners: Decision process and success factors. </w:t>
      </w:r>
      <w:r w:rsidRPr="00DF6F01">
        <w:rPr>
          <w:rFonts w:ascii="Calibri" w:hAnsi="Calibri"/>
          <w:noProof/>
        </w:rPr>
        <w:t>For Policy Econ 26: 82–90. doi:10.1016/j.forpol.2012.08.010.</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t xml:space="preserve">60. </w:t>
      </w:r>
      <w:r w:rsidRPr="00DF6F01">
        <w:rPr>
          <w:rFonts w:ascii="Calibri" w:hAnsi="Calibri"/>
          <w:noProof/>
        </w:rPr>
        <w:tab/>
        <w:t xml:space="preserve">Siitonen J, Penttilä R, Ihalainen A (2012) METSO-ohjelman uusien pysyvien ja määräaikaisten suojelualueiden ekologinen laatu Uudenmaan alueella. </w:t>
      </w:r>
      <w:r w:rsidRPr="000E68E6">
        <w:rPr>
          <w:rFonts w:ascii="Calibri" w:hAnsi="Calibri"/>
          <w:noProof/>
          <w:lang w:val="en-US"/>
        </w:rPr>
        <w:t>Metsätieteen Aikakausik: 259–28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1. </w:t>
      </w:r>
      <w:r w:rsidRPr="000E68E6">
        <w:rPr>
          <w:rFonts w:ascii="Calibri" w:hAnsi="Calibri"/>
          <w:noProof/>
          <w:lang w:val="en-US"/>
        </w:rPr>
        <w:tab/>
        <w:t>ESRI (2014) ArcGIS Desktop, version 10.2.1. Redlands, CA: Environmental Systems Research Institut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2. </w:t>
      </w:r>
      <w:r w:rsidRPr="000E68E6">
        <w:rPr>
          <w:rFonts w:ascii="Calibri" w:hAnsi="Calibri"/>
          <w:noProof/>
          <w:lang w:val="en-US"/>
        </w:rPr>
        <w:tab/>
        <w:t>Python Development Team (2014) Python Language Reference, version 2.7. Python Software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3. </w:t>
      </w:r>
      <w:r w:rsidRPr="000E68E6">
        <w:rPr>
          <w:rFonts w:ascii="Calibri" w:hAnsi="Calibri"/>
          <w:noProof/>
          <w:lang w:val="en-US"/>
        </w:rPr>
        <w:tab/>
        <w:t>GDAL Development Team (2014) GDAL - Geospatial Data Abstraction Library, version 1.10.1. Open Source Geospatial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4. </w:t>
      </w:r>
      <w:r w:rsidRPr="000E68E6">
        <w:rPr>
          <w:rFonts w:ascii="Calibri" w:hAnsi="Calibri"/>
          <w:noProof/>
          <w:lang w:val="en-US"/>
        </w:rPr>
        <w:tab/>
        <w:t>Moilanen A, Franco AMA, Early RI, Fox R, Wintle BA, et al. (2005) Prioritizing multiple-use landscapes for conservation: methods for large multi-species planning problems. Proc R Soc B Biol Sci 272: 1885–1891. doi:10.1098/rspb.2005.31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5. </w:t>
      </w:r>
      <w:r w:rsidRPr="000E68E6">
        <w:rPr>
          <w:rFonts w:ascii="Calibri" w:hAnsi="Calibri"/>
          <w:noProof/>
          <w:lang w:val="en-US"/>
        </w:rPr>
        <w:tab/>
        <w:t>Moilanen A, Pouzols FM, Meller L, Veach V, Arponen A, et al. (2014) Zonation spatial conservation planning methods and software v. 4, user manual. Helsinki.</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6. </w:t>
      </w:r>
      <w:r w:rsidRPr="000E68E6">
        <w:rPr>
          <w:rFonts w:ascii="Calibri" w:hAnsi="Calibri"/>
          <w:noProof/>
          <w:lang w:val="en-US"/>
        </w:rPr>
        <w:tab/>
        <w:t>Moilanen A (2005) Reserve selection using nonlinear species distribution models. Am Nat 165: 695–706. doi:10.1016/j.biocon.2005.02.0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67. </w:t>
      </w:r>
      <w:r w:rsidRPr="000E68E6">
        <w:rPr>
          <w:rFonts w:ascii="Calibri" w:hAnsi="Calibri"/>
          <w:noProof/>
          <w:lang w:val="en-US"/>
        </w:rPr>
        <w:tab/>
        <w:t>Arponen A, Kondelin H, Moilanen A (2007) Area-based refinement for selection of reserve sites with the benefit-function approach. Conserv Biol 21: 527–533. doi:10.1111/j.1523-1739.2006.0060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8. </w:t>
      </w:r>
      <w:r w:rsidRPr="000E68E6">
        <w:rPr>
          <w:rFonts w:ascii="Calibri" w:hAnsi="Calibri"/>
          <w:noProof/>
          <w:lang w:val="en-US"/>
        </w:rPr>
        <w:tab/>
        <w:t>Kremen C, Cameron A, Moilanen A, Phillips SJ, Thomas CD, et al. (2008) Aligning Conservation Priorities Across Taxa in Madagascar with High-Resolution Planning Tools. Science (80- ) 320: 222–226. doi:10.1126/science.115519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9. </w:t>
      </w:r>
      <w:r w:rsidRPr="000E68E6">
        <w:rPr>
          <w:rFonts w:ascii="Calibri" w:hAnsi="Calibri"/>
          <w:noProof/>
          <w:lang w:val="en-US"/>
        </w:rPr>
        <w:tab/>
        <w:t>Rayfield B, Moilanen A, Fortin M-J (2009) Incorporating consumer-resource spatial interactions in reserve design. Ecol Modell 220: 725–733. doi:10.1016/j.ecolmodel.2008.11.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0. </w:t>
      </w:r>
      <w:r w:rsidRPr="000E68E6">
        <w:rPr>
          <w:rFonts w:ascii="Calibri" w:hAnsi="Calibri"/>
          <w:noProof/>
          <w:lang w:val="en-US"/>
        </w:rPr>
        <w:tab/>
        <w:t>Moilanen A (2007) Landscape Zonation, benefit functions and target-based planning: unifying reserve selection strategies. Biol Conserv 134: 571–57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1. </w:t>
      </w:r>
      <w:r w:rsidRPr="000E68E6">
        <w:rPr>
          <w:rFonts w:ascii="Calibri" w:hAnsi="Calibri"/>
          <w:noProof/>
          <w:lang w:val="en-US"/>
        </w:rPr>
        <w:tab/>
        <w:t>R Core Team (2014) R: A Language and Environment for Statistical Computing, version 3.1.0. Vienna, Austria: R Foundation for Statistical Computing.</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2. </w:t>
      </w:r>
      <w:r w:rsidRPr="000E68E6">
        <w:rPr>
          <w:rFonts w:ascii="Calibri" w:hAnsi="Calibri"/>
          <w:noProof/>
          <w:lang w:val="en-US"/>
        </w:rPr>
        <w:tab/>
        <w:t>Lehtomäki J (2014) zonator: Utilities for Zonation spatial conservation prioritization software. R package version 0.3.9. Helsinki.</w:t>
      </w:r>
    </w:p>
    <w:p w:rsidR="00DF6F01" w:rsidRPr="000E68E6" w:rsidRDefault="00DF6F01">
      <w:pPr>
        <w:pStyle w:val="NormalWeb"/>
        <w:ind w:left="640" w:hanging="640"/>
        <w:divId w:val="171068464"/>
        <w:rPr>
          <w:rFonts w:ascii="Calibri" w:hAnsi="Calibri"/>
          <w:noProof/>
          <w:lang w:val="sv-SE"/>
        </w:rPr>
      </w:pPr>
      <w:r w:rsidRPr="000E68E6">
        <w:rPr>
          <w:rFonts w:ascii="Calibri" w:hAnsi="Calibri"/>
          <w:noProof/>
          <w:lang w:val="en-US"/>
        </w:rPr>
        <w:t xml:space="preserve">73. </w:t>
      </w:r>
      <w:r w:rsidRPr="000E68E6">
        <w:rPr>
          <w:rFonts w:ascii="Calibri" w:hAnsi="Calibri"/>
          <w:noProof/>
          <w:lang w:val="en-US"/>
        </w:rPr>
        <w:tab/>
        <w:t xml:space="preserve">Tomppo EO (2006) The Finnish multi-source National Forest Inventory-small area estimation and map production. In: Kangas A, Maltamo M, editors. Forest inventory: Methodology and Applications. </w:t>
      </w:r>
      <w:r w:rsidRPr="000E68E6">
        <w:rPr>
          <w:rFonts w:ascii="Calibri" w:hAnsi="Calibri"/>
          <w:noProof/>
          <w:lang w:val="sv-SE"/>
        </w:rPr>
        <w:t>Dordrecht: Springer. pp. 195–22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sv-SE"/>
        </w:rPr>
        <w:t xml:space="preserve">74. </w:t>
      </w:r>
      <w:r w:rsidRPr="000E68E6">
        <w:rPr>
          <w:rFonts w:ascii="Calibri" w:hAnsi="Calibri"/>
          <w:noProof/>
          <w:lang w:val="sv-SE"/>
        </w:rPr>
        <w:tab/>
        <w:t xml:space="preserve">Elbakidze M, Angelstam PK, Sobolev N, Degerman E, Andersson K, et al. </w:t>
      </w:r>
      <w:r w:rsidRPr="000E68E6">
        <w:rPr>
          <w:rFonts w:ascii="Calibri" w:hAnsi="Calibri"/>
          <w:noProof/>
          <w:lang w:val="en-US"/>
        </w:rPr>
        <w:t>(2013) Protected area as an indicator of ecological sustainability? A century of development in Europe’s boreal forest. Ambio 42: 201–214. doi:10.1007/s13280-012-0375-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5. </w:t>
      </w:r>
      <w:r w:rsidRPr="000E68E6">
        <w:rPr>
          <w:rFonts w:ascii="Calibri" w:hAnsi="Calibri"/>
          <w:noProof/>
          <w:lang w:val="en-US"/>
        </w:rPr>
        <w:tab/>
        <w:t>Scott JM, Davis FW, McGhie RG, Wright RG, Groves C, et al. (2001) Nature reserves: Do they capture the full range of America’s biological diversity? Ecol Appl 11: 999–1007. doi:10.1890/1051-0761(2001)011[0999:NRDTCT]2.0.CO;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6. </w:t>
      </w:r>
      <w:r w:rsidRPr="000E68E6">
        <w:rPr>
          <w:rFonts w:ascii="Calibri" w:hAnsi="Calibri"/>
          <w:noProof/>
          <w:lang w:val="en-US"/>
        </w:rPr>
        <w:tab/>
        <w:t>Kuuluvainen T, Tahvonen O, Aakala T (2012) Even-aged and uneven-aged forest management in boreal Fennoscandia: a review. Ambio 41: 720–737. doi:10.1007/s13280-012-0289-y.</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7. </w:t>
      </w:r>
      <w:r w:rsidRPr="000E68E6">
        <w:rPr>
          <w:rFonts w:ascii="Calibri" w:hAnsi="Calibri"/>
          <w:noProof/>
          <w:lang w:val="en-US"/>
        </w:rPr>
        <w:tab/>
        <w:t>Siitonen J, Martikainen P, Punttila P, Rauh J (2000) Coarse woody debris and stand characteristics in mature managed and old-growth boreal mesic forests in southern Finland. For Ecol Manage 128: 211–225. doi:10.1016/S0378-1127(99)00148-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8. </w:t>
      </w:r>
      <w:r w:rsidRPr="000E68E6">
        <w:rPr>
          <w:rFonts w:ascii="Calibri" w:hAnsi="Calibri"/>
          <w:noProof/>
          <w:lang w:val="en-US"/>
        </w:rPr>
        <w:tab/>
        <w:t>Timonen J, Siitonen J, Gustafsson L, Kotiaho JS, Stokland JN, et al. (2010) Woodland key habitats in northern Europe: concepts, inventory and protection. Scand J For Res 25: 309–324. doi:10.1080/02827581.2010.49716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9. </w:t>
      </w:r>
      <w:r w:rsidRPr="000E68E6">
        <w:rPr>
          <w:rFonts w:ascii="Calibri" w:hAnsi="Calibri"/>
          <w:noProof/>
          <w:lang w:val="en-US"/>
        </w:rPr>
        <w:tab/>
        <w:t>Grantham HS, Wilson K a, Moilanen A, Rebelo T, Possingham HP (2009) Delaying conservation actions for improved knowledge: how long should we wait? Ecol Lett 12: 293–301. doi:10.1111/j.1461-0248.2009.0128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80. </w:t>
      </w:r>
      <w:r w:rsidRPr="000E68E6">
        <w:rPr>
          <w:rFonts w:ascii="Calibri" w:hAnsi="Calibri"/>
          <w:noProof/>
          <w:lang w:val="en-US"/>
        </w:rPr>
        <w:tab/>
        <w:t>Grantham HS, Moilanen A, Wilson KA, Pressey RL, Rebelo TG, et al. (2008) Diminishing return on investment for biodiversity data in conservation planning. Conserv Lett 1: 190–198. doi:10.1111/j.1755-263X.2008.0002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1. </w:t>
      </w:r>
      <w:r w:rsidRPr="000E68E6">
        <w:rPr>
          <w:rFonts w:ascii="Calibri" w:hAnsi="Calibri"/>
          <w:noProof/>
          <w:lang w:val="en-US"/>
        </w:rPr>
        <w:tab/>
        <w:t>Nordén J, Penttilä R, Siitonen J, Tomppo E, Ovaskainen O (2013) Specialist species of wood-inhabiting fungi struggle while generalists thrive in fragmented boreal forests. J Ecol 101: 701–712. doi:10.1111/1365-2745.1208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2. </w:t>
      </w:r>
      <w:r w:rsidRPr="000E68E6">
        <w:rPr>
          <w:rFonts w:ascii="Calibri" w:hAnsi="Calibri"/>
          <w:noProof/>
          <w:lang w:val="en-US"/>
        </w:rPr>
        <w:tab/>
        <w:t>Henle K, Davies KF, Kleyer M, Margules C, Settele J (2004) Predictors of species sensitivity to fragmentation. Biodivers Conserv 13: 207–251. doi:10.1023/B:BIOC.0000004319.91643.9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3. </w:t>
      </w:r>
      <w:r w:rsidRPr="000E68E6">
        <w:rPr>
          <w:rFonts w:ascii="Calibri" w:hAnsi="Calibri"/>
          <w:noProof/>
          <w:lang w:val="en-US"/>
        </w:rPr>
        <w:tab/>
        <w:t>Ranius T, Kindvall O (2006) Extinction risk of wood-living model species in forest landscapes as related to forest history and conservation strategy. Landsc Ecol 21: 687–698. doi:10.1007/s10980-005-5222-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4. </w:t>
      </w:r>
      <w:r w:rsidRPr="000E68E6">
        <w:rPr>
          <w:rFonts w:ascii="Calibri" w:hAnsi="Calibri"/>
          <w:noProof/>
          <w:lang w:val="en-US"/>
        </w:rPr>
        <w:tab/>
        <w:t>Hodgson JA, Thomas CD, Wintle BA, Moilanen A (2009) Climate change, connectivity and conservation decision making: back to basics. J Appl Ecol 46: 964–969. doi:10.1111/j.1365-2664.2009.01695.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5. </w:t>
      </w:r>
      <w:r w:rsidRPr="000E68E6">
        <w:rPr>
          <w:rFonts w:ascii="Calibri" w:hAnsi="Calibri"/>
          <w:noProof/>
          <w:lang w:val="en-US"/>
        </w:rPr>
        <w:tab/>
        <w:t>Bradshaw CJ, Warkentin IG, Sodhi NS (2009) Urgent preservation of boreal carbon stocks and biodiversity. Trends Ecol Evol 24: 541–548. doi:10.1016/j.tree.2009.03.01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6. </w:t>
      </w:r>
      <w:r w:rsidRPr="000E68E6">
        <w:rPr>
          <w:rFonts w:ascii="Calibri" w:hAnsi="Calibri"/>
          <w:noProof/>
          <w:lang w:val="en-US"/>
        </w:rPr>
        <w:tab/>
        <w:t>Kuuluvainen T, Grenfell R (2012) Natural disturbance emulation in boreal forest ecosystem management - theories, strategies, and a comparison with conventional even-aged management. Can J For Res 1203: 1185–1203. doi:10.1139/X2012-0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7. </w:t>
      </w:r>
      <w:r w:rsidRPr="000E68E6">
        <w:rPr>
          <w:rFonts w:ascii="Calibri" w:hAnsi="Calibri"/>
          <w:noProof/>
          <w:lang w:val="en-US"/>
        </w:rPr>
        <w:tab/>
        <w:t>Mönkkönen M (1999) Managing Nordic boreal forest landscapes for biodiversity: ecological and economic perspectives. Biodivers Conserv 8: 85–9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8. </w:t>
      </w:r>
      <w:r w:rsidRPr="000E68E6">
        <w:rPr>
          <w:rFonts w:ascii="Calibri" w:hAnsi="Calibri"/>
          <w:noProof/>
          <w:lang w:val="en-US"/>
        </w:rPr>
        <w:tab/>
        <w:t>Stephens SL, Burrows N, Buyantuyev A, Gray RW, Keane RE, et al. (2014) Temperate and boreal forest mega-fires: characteristics and challenges. Front Ecol Environ 12: 115–122. doi:10.1890/1203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9. </w:t>
      </w:r>
      <w:r w:rsidRPr="000E68E6">
        <w:rPr>
          <w:rFonts w:ascii="Calibri" w:hAnsi="Calibri"/>
          <w:noProof/>
          <w:lang w:val="en-US"/>
        </w:rPr>
        <w:tab/>
        <w:t>Halme P, Allen KA, Auninš A, Bradshaw RHW, Brumelis G, et al. (2013) Challenges of ecological restoration: Lessons from forests in northern Europe. Biol Conserv 167: 248–256. doi:10.1016/j.biocon.2013.08.02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0. </w:t>
      </w:r>
      <w:r w:rsidRPr="000E68E6">
        <w:rPr>
          <w:rFonts w:ascii="Calibri" w:hAnsi="Calibri"/>
          <w:noProof/>
          <w:lang w:val="en-US"/>
        </w:rPr>
        <w:tab/>
        <w:t>Esseen P, Ehnström B, Ericson L, Sjöberg K (1997) Boreal forests. Ecol Bull 46: 16–4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1. </w:t>
      </w:r>
      <w:r w:rsidRPr="000E68E6">
        <w:rPr>
          <w:rFonts w:ascii="Calibri" w:hAnsi="Calibri"/>
          <w:noProof/>
          <w:lang w:val="en-US"/>
        </w:rPr>
        <w:tab/>
        <w:t>Mace GM, Masundire H, Baillie JEM (2005) Chapter 4: Biodiversity. In: Hassan R, Scholes RJ, Ash N, editors. Ecosystems and human well-being: current state and trends, Volume 1. Washington D.C.: Island Press. pp. 79–12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2. </w:t>
      </w:r>
      <w:r w:rsidRPr="000E68E6">
        <w:rPr>
          <w:rFonts w:ascii="Calibri" w:hAnsi="Calibri"/>
          <w:noProof/>
          <w:lang w:val="en-US"/>
        </w:rPr>
        <w:tab/>
        <w:t>Puumalainen J, Kennedy P, Folving S (2003) Monitoring forest biodiversity: a European perspective with reference to temperate and boreal forest zone. J Environ Manage 67: 5–14. doi:10.1016/S0301-4797(02)001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3. </w:t>
      </w:r>
      <w:r w:rsidRPr="000E68E6">
        <w:rPr>
          <w:rFonts w:ascii="Calibri" w:hAnsi="Calibri"/>
          <w:noProof/>
          <w:lang w:val="en-US"/>
        </w:rPr>
        <w:tab/>
        <w:t>Esseen P, Ehnström B, Ericson L, Sjöberg K (1992) Boreal forests - the focal habitats of Fennoscandia. In: Hansson L, editor. Ecological Principles of Nature Conservation. London: Elsevier. pp. 252–32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94. </w:t>
      </w:r>
      <w:r w:rsidRPr="000E68E6">
        <w:rPr>
          <w:rFonts w:ascii="Calibri" w:hAnsi="Calibri"/>
          <w:noProof/>
          <w:lang w:val="en-US"/>
        </w:rPr>
        <w:tab/>
        <w:t>Hanski I (2000) Extinction debt and species credit in boreal forests: modelling the consequences of different approaches to biodiversity conservation. Ann Zool Fennici 37: 271–28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5. </w:t>
      </w:r>
      <w:r w:rsidRPr="000E68E6">
        <w:rPr>
          <w:rFonts w:ascii="Calibri" w:hAnsi="Calibri"/>
          <w:noProof/>
          <w:lang w:val="en-US"/>
        </w:rPr>
        <w:tab/>
        <w:t>Martikainen P, Siitonen J, Punttila P, Kaila L, Rauh J (2000) Species richness of Coleoptera in mature managed and old-growth boreal forests in southern Finland. Biol Conserv 94: 199–20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6. </w:t>
      </w:r>
      <w:r w:rsidRPr="000E68E6">
        <w:rPr>
          <w:rFonts w:ascii="Calibri" w:hAnsi="Calibri"/>
          <w:noProof/>
          <w:lang w:val="en-US"/>
        </w:rPr>
        <w:tab/>
        <w:t>Moen J, Rist L, Bishop K, Chapin III FS, Ellison D, et al. (2014) Eye on the Taiga: Removing global policy impediments to safeguard the boreal forest. Conserv Lett. doi:10.1111/conl.1209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7. </w:t>
      </w:r>
      <w:r w:rsidRPr="000E68E6">
        <w:rPr>
          <w:rFonts w:ascii="Calibri" w:hAnsi="Calibri"/>
          <w:noProof/>
          <w:lang w:val="en-US"/>
        </w:rPr>
        <w:tab/>
        <w:t xml:space="preserve">Andrew ME, Wulder MA, Coops NC (2012) Identification of de facto protected areas in boreal Canada. Biol Conserv 146: 97–107. doi:10.1016/j.biocon.2011.11.029. </w:t>
      </w:r>
    </w:p>
    <w:p w:rsidR="00F10D45" w:rsidRPr="000E68E6" w:rsidRDefault="00503341" w:rsidP="00DF6F01">
      <w:pPr>
        <w:pStyle w:val="NormalWeb"/>
        <w:ind w:left="640" w:hanging="640"/>
        <w:divId w:val="1885828703"/>
        <w:rPr>
          <w:rFonts w:ascii="Calibri" w:hAnsi="Calibri" w:cs="Calibri"/>
          <w:lang w:val="en-US"/>
        </w:rPr>
      </w:pPr>
      <w:r>
        <w:rPr>
          <w:rFonts w:ascii="Calibri" w:hAnsi="Calibri" w:cs="Calibri"/>
        </w:rPr>
        <w:fldChar w:fldCharType="end"/>
      </w:r>
    </w:p>
    <w:p w:rsidR="00F10D45" w:rsidRDefault="00F10D45">
      <w:pPr>
        <w:suppressAutoHyphens w:val="0"/>
        <w:spacing w:before="0" w:after="200" w:line="276" w:lineRule="auto"/>
        <w:rPr>
          <w:rFonts w:ascii="Calibri" w:hAnsi="Calibri" w:cs="Calibri"/>
        </w:rPr>
      </w:pPr>
      <w:r>
        <w:rPr>
          <w:rFonts w:ascii="Calibri" w:hAnsi="Calibri" w:cs="Calibri"/>
        </w:rPr>
        <w:br w:type="page"/>
      </w:r>
    </w:p>
    <w:p w:rsidR="0057742C" w:rsidRPr="005E6DD3" w:rsidRDefault="0057742C" w:rsidP="0057742C">
      <w:pPr>
        <w:pStyle w:val="Heading1"/>
        <w:pageBreakBefore/>
        <w:spacing w:line="276" w:lineRule="auto"/>
        <w:rPr>
          <w:rFonts w:cs="Calibri"/>
        </w:rPr>
      </w:pPr>
      <w:r w:rsidRPr="005E6DD3">
        <w:rPr>
          <w:rFonts w:cs="Calibri"/>
          <w:szCs w:val="32"/>
        </w:rPr>
        <w:lastRenderedPageBreak/>
        <w:t>Tables</w:t>
      </w:r>
    </w:p>
    <w:p w:rsidR="0057742C" w:rsidRPr="005E6DD3" w:rsidRDefault="0057742C" w:rsidP="0057742C">
      <w:pPr>
        <w:spacing w:line="276" w:lineRule="auto"/>
        <w:rPr>
          <w:rFonts w:ascii="Calibri" w:hAnsi="Calibri" w:cs="Calibri"/>
          <w:b/>
          <w:bCs/>
        </w:rPr>
      </w:pPr>
      <w:r w:rsidRPr="005E6DD3">
        <w:rPr>
          <w:rFonts w:ascii="Calibri" w:hAnsi="Calibri" w:cs="Calibri"/>
          <w:b/>
        </w:rPr>
        <w:t>Table 1</w:t>
      </w:r>
      <w:r w:rsidRPr="005E6DD3">
        <w:rPr>
          <w:rFonts w:ascii="Calibri" w:hAnsi="Calibri" w:cs="Calibri"/>
        </w:rPr>
        <w:t xml:space="preserve"> The spatial datasets used in the study. Column Use indicates whether the dataset is used as input for the analyses or in validation.</w:t>
      </w:r>
    </w:p>
    <w:tbl>
      <w:tblPr>
        <w:tblW w:w="0" w:type="auto"/>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57742C" w:rsidRPr="005E6DD3" w:rsidTr="002E1BC2">
        <w:trPr>
          <w:tblHeader/>
        </w:trPr>
        <w:tc>
          <w:tcPr>
            <w:tcW w:w="262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Dataset</w:t>
            </w:r>
          </w:p>
        </w:tc>
        <w:tc>
          <w:tcPr>
            <w:tcW w:w="973"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Type</w:t>
            </w:r>
          </w:p>
        </w:tc>
        <w:tc>
          <w:tcPr>
            <w:tcW w:w="155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Use</w:t>
            </w:r>
          </w:p>
        </w:tc>
        <w:tc>
          <w:tcPr>
            <w:tcW w:w="1266"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Source</w:t>
            </w:r>
            <w:r w:rsidRPr="005E6DD3">
              <w:rPr>
                <w:rFonts w:ascii="Calibri" w:hAnsi="Calibri" w:cs="Calibri"/>
                <w:b/>
                <w:bCs/>
                <w:vertAlign w:val="superscript"/>
              </w:rPr>
              <w:t>*</w:t>
            </w:r>
          </w:p>
        </w:tc>
        <w:tc>
          <w:tcPr>
            <w:tcW w:w="1753" w:type="dxa"/>
            <w:shd w:val="clear" w:color="auto" w:fill="auto"/>
          </w:tcPr>
          <w:p w:rsidR="0057742C" w:rsidRPr="005E6DD3" w:rsidRDefault="0057742C" w:rsidP="002E1BC2">
            <w:pPr>
              <w:pStyle w:val="TableHeading"/>
              <w:rPr>
                <w:rFonts w:ascii="Calibri" w:hAnsi="Calibri" w:cs="Calibri"/>
              </w:rPr>
            </w:pPr>
            <w:r w:rsidRPr="005E6DD3">
              <w:rPr>
                <w:rFonts w:ascii="Calibri" w:hAnsi="Calibri" w:cs="Calibri"/>
                <w:b/>
                <w:bCs/>
              </w:rPr>
              <w:t>Availability</w:t>
            </w:r>
            <w:r w:rsidRPr="005E6DD3">
              <w:rPr>
                <w:rFonts w:ascii="Calibri" w:hAnsi="Calibri" w:cs="Calibri"/>
                <w:b/>
                <w:bCs/>
                <w:vertAlign w:val="superscript"/>
              </w:rPr>
              <w:t>**</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Raste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00.0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RI</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46.36</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 NH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Protected area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87</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P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Woodland key-habitat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5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ETSO-deal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13</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CEDTE</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bl>
    <w:p w:rsidR="0057742C" w:rsidRPr="005E6DD3" w:rsidRDefault="0057742C" w:rsidP="0057742C">
      <w:pPr>
        <w:pStyle w:val="Firstparagraph"/>
        <w:rPr>
          <w:rFonts w:ascii="Calibri" w:hAnsi="Calibri" w:cs="Calibri"/>
          <w:sz w:val="20"/>
          <w:szCs w:val="20"/>
        </w:rPr>
      </w:pPr>
      <w:r w:rsidRPr="005E6DD3">
        <w:rPr>
          <w:rFonts w:ascii="Calibri" w:hAnsi="Calibri" w:cs="Calibri"/>
          <w:sz w:val="20"/>
          <w:szCs w:val="20"/>
        </w:rPr>
        <w:t>* FRI = Finnish Forest Research Institute, FC = Finnish Forest Centre, NHS = Metsähallitus (Finnish Forest and Park Service) Natural Heritage Services, CEDTE = Centre for Economic Development, Transport and the Environment</w:t>
      </w:r>
    </w:p>
    <w:p w:rsidR="0057742C" w:rsidRPr="005E6DD3" w:rsidRDefault="0057742C" w:rsidP="0057742C">
      <w:pPr>
        <w:pStyle w:val="BodyText"/>
        <w:spacing w:line="276" w:lineRule="auto"/>
        <w:rPr>
          <w:rFonts w:ascii="Calibri" w:hAnsi="Calibri" w:cs="Calibri"/>
          <w:sz w:val="32"/>
          <w:szCs w:val="32"/>
        </w:rPr>
      </w:pPr>
      <w:r w:rsidRPr="005E6DD3">
        <w:rPr>
          <w:rFonts w:ascii="Calibri" w:hAnsi="Calibri" w:cs="Calibri"/>
          <w:sz w:val="20"/>
          <w:szCs w:val="20"/>
        </w:rPr>
        <w:t>** 1 = freely available, 2 = available for research purposes upon request under lax conditions, 3 = available for research purposes upon request under strict conditions.</w:t>
      </w:r>
    </w:p>
    <w:p w:rsidR="003B5B05" w:rsidRDefault="003B5B05">
      <w:pPr>
        <w:suppressAutoHyphens w:val="0"/>
        <w:spacing w:before="0" w:after="200" w:line="276" w:lineRule="auto"/>
        <w:rPr>
          <w:rFonts w:ascii="Calibri" w:hAnsi="Calibri" w:cs="Calibri"/>
        </w:rPr>
      </w:pPr>
      <w:r>
        <w:rPr>
          <w:rFonts w:ascii="Calibri" w:hAnsi="Calibri" w:cs="Calibri"/>
        </w:rPr>
        <w:br w:type="page"/>
      </w:r>
    </w:p>
    <w:p w:rsidR="007D7026" w:rsidRPr="005E6DD3" w:rsidRDefault="007D7026" w:rsidP="007D7026">
      <w:pPr>
        <w:pStyle w:val="Heading1"/>
        <w:pageBreakBefore/>
        <w:spacing w:line="276" w:lineRule="auto"/>
        <w:rPr>
          <w:rFonts w:cs="Calibri"/>
        </w:rPr>
      </w:pPr>
      <w:r w:rsidRPr="005E6DD3">
        <w:rPr>
          <w:rFonts w:cs="Calibri"/>
          <w:szCs w:val="32"/>
        </w:rPr>
        <w:lastRenderedPageBreak/>
        <w:t>Figures legends</w:t>
      </w:r>
    </w:p>
    <w:p w:rsidR="007D7026" w:rsidRPr="005E6DD3" w:rsidRDefault="007D7026" w:rsidP="007D7026">
      <w:pPr>
        <w:spacing w:line="276" w:lineRule="auto"/>
        <w:rPr>
          <w:rFonts w:ascii="Calibri" w:hAnsi="Calibri" w:cs="Calibri"/>
          <w:b/>
        </w:rPr>
      </w:pPr>
      <w:r w:rsidRPr="005E6DD3">
        <w:rPr>
          <w:rFonts w:ascii="Calibri" w:hAnsi="Calibri" w:cs="Calibri"/>
          <w:b/>
        </w:rPr>
        <w:t>Figure 1.</w:t>
      </w:r>
      <w:r w:rsidRPr="005E6DD3">
        <w:rPr>
          <w:rFonts w:ascii="Calibri" w:hAnsi="Calibri" w:cs="Calibri"/>
        </w:rPr>
        <w:t xml:space="preserve"> Location of Southern Savonia in Finland and Northern Europe. Map in ETRS89 / ETRS-LAEA coordinate reference system.</w:t>
      </w:r>
    </w:p>
    <w:p w:rsidR="007D7026" w:rsidRPr="005E6DD3" w:rsidRDefault="007D7026" w:rsidP="007D7026">
      <w:pPr>
        <w:spacing w:line="276" w:lineRule="auto"/>
        <w:rPr>
          <w:rFonts w:ascii="Calibri" w:hAnsi="Calibri" w:cs="Calibri"/>
          <w:b/>
        </w:rPr>
      </w:pPr>
      <w:r w:rsidRPr="005E6DD3">
        <w:rPr>
          <w:rFonts w:ascii="Calibri" w:hAnsi="Calibri" w:cs="Calibri"/>
          <w:b/>
        </w:rPr>
        <w:t>Figure 2.</w:t>
      </w:r>
      <w:r w:rsidRPr="005E6DD3">
        <w:rPr>
          <w:rFonts w:ascii="Calibri" w:hAnsi="Calibri" w:cs="Calibri"/>
        </w:rPr>
        <w:t xml:space="preserve"> Schematic of the flow of analysis. The figure is divided into three sections. The first describes how the index rasters (see 2.5 for description) were combined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ere analyzed.</w:t>
      </w:r>
    </w:p>
    <w:p w:rsidR="007D7026" w:rsidRPr="005E6DD3" w:rsidRDefault="007D7026" w:rsidP="007D7026">
      <w:pPr>
        <w:spacing w:line="276" w:lineRule="auto"/>
        <w:rPr>
          <w:rFonts w:ascii="Calibri" w:hAnsi="Calibri" w:cs="Calibri"/>
          <w:b/>
        </w:rPr>
      </w:pPr>
      <w:r w:rsidRPr="005E6DD3">
        <w:rPr>
          <w:rFonts w:ascii="Calibri" w:hAnsi="Calibri" w:cs="Calibri"/>
          <w:b/>
        </w:rPr>
        <w:t>Figure 3.</w:t>
      </w:r>
      <w:r w:rsidRPr="005E6DD3">
        <w:rPr>
          <w:rFonts w:ascii="Calibri" w:hAnsi="Calibri" w:cs="Calibri"/>
        </w:rPr>
        <w:t xml:space="preserve"> Priority rank maps for runs R1 (A), R2 (B), R3 (C), R4 (D), R5 (E), and R6 (F) (Figure2).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7D7026" w:rsidRPr="005E6DD3" w:rsidRDefault="007D7026" w:rsidP="007D7026">
      <w:pPr>
        <w:spacing w:line="276" w:lineRule="auto"/>
        <w:rPr>
          <w:rFonts w:ascii="Calibri" w:hAnsi="Calibri" w:cs="Calibri"/>
          <w:b/>
        </w:rPr>
      </w:pPr>
      <w:r w:rsidRPr="005E6DD3">
        <w:rPr>
          <w:rFonts w:ascii="Calibri" w:hAnsi="Calibri" w:cs="Calibri"/>
          <w:b/>
        </w:rPr>
        <w:t>Figure 4.</w:t>
      </w:r>
      <w:r w:rsidRPr="005E6DD3">
        <w:rPr>
          <w:rFonts w:ascii="Calibri" w:hAnsi="Calibri" w:cs="Calibri"/>
        </w:rPr>
        <w:t xml:space="preserve"> Spatial overlap of 10% intervals of priority classes between selected pairs of analyses, measured by the Jaccard coefficient. An overlap of 1.0 indicates complete match, whereas overlap o</w:t>
      </w:r>
      <w:r w:rsidR="00464BFE">
        <w:rPr>
          <w:rFonts w:ascii="Calibri" w:hAnsi="Calibri" w:cs="Calibri"/>
        </w:rPr>
        <w:t>f 0.0 means absence of overlap.</w:t>
      </w:r>
      <w:r w:rsidRPr="005E6DD3">
        <w:rPr>
          <w:rFonts w:ascii="Calibri" w:hAnsi="Calibri" w:cs="Calibri"/>
        </w:rPr>
        <w:t xml:space="preserve"> Panels A-F show comparisons between runs based on different input data sets. Panels G-I show comparisons between analyses that used the same input data, but with and without connectivity. Note that the scale is different for panels A-F and G-I. </w:t>
      </w:r>
    </w:p>
    <w:p w:rsidR="007D7026" w:rsidRPr="005E6DD3" w:rsidRDefault="007D7026" w:rsidP="007D7026">
      <w:pPr>
        <w:spacing w:line="276" w:lineRule="auto"/>
        <w:rPr>
          <w:rFonts w:ascii="Calibri" w:hAnsi="Calibri" w:cs="Calibri"/>
          <w:b/>
        </w:rPr>
      </w:pPr>
      <w:r w:rsidRPr="005E6DD3">
        <w:rPr>
          <w:rFonts w:ascii="Calibri" w:hAnsi="Calibri" w:cs="Calibri"/>
          <w:b/>
        </w:rPr>
        <w:t>Figure 5.</w:t>
      </w:r>
      <w:r w:rsidRPr="005E6DD3">
        <w:rPr>
          <w:rFonts w:ascii="Calibri" w:hAnsi="Calibri" w:cs="Calibri"/>
        </w:rPr>
        <w:t xml:space="preserve"> The performance of solutions based on coarser data measured by their ability to cover features in the detailed data.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7D7026" w:rsidRDefault="007D7026" w:rsidP="007D7026">
      <w:pPr>
        <w:spacing w:line="276" w:lineRule="auto"/>
        <w:rPr>
          <w:rFonts w:ascii="Calibri" w:hAnsi="Calibri" w:cs="Calibri"/>
        </w:rPr>
      </w:pPr>
      <w:r w:rsidRPr="005E6DD3">
        <w:rPr>
          <w:rFonts w:ascii="Calibri" w:hAnsi="Calibri" w:cs="Calibri"/>
          <w:b/>
        </w:rPr>
        <w:t>Figure 6.</w:t>
      </w:r>
      <w:r w:rsidRPr="005E6DD3">
        <w:rPr>
          <w:rFonts w:ascii="Calibri" w:hAnsi="Calibri" w:cs="Calibri"/>
        </w:rPr>
        <w:t xml:space="preserve"> Priority rank maps evaluated against independent spatial validation data (Table 1). The first row corresponds to protected areas, the second to woodland key habitats, and the third to made METSO-deals. The columns in each panel show the difference between variants with (left) and without connectivity (right). All spatial validation data should on average have higher conservation value than the surrounding forests, which mostly have a history of economically motivated management.</w:t>
      </w:r>
      <w:r w:rsidR="00643AD2">
        <w:rPr>
          <w:rFonts w:ascii="Calibri" w:hAnsi="Calibri" w:cs="Calibri"/>
        </w:rPr>
        <w:t xml:space="preserve"> Red vertical line corresponds to the median value.</w:t>
      </w:r>
    </w:p>
    <w:p w:rsidR="009900E2" w:rsidRDefault="009900E2" w:rsidP="007D7026">
      <w:pPr>
        <w:spacing w:line="276" w:lineRule="auto"/>
        <w:rPr>
          <w:rFonts w:ascii="Calibri" w:hAnsi="Calibri" w:cs="Calibri"/>
        </w:rPr>
      </w:pPr>
    </w:p>
    <w:p w:rsidR="009900E2" w:rsidRDefault="009900E2" w:rsidP="007D7026">
      <w:pPr>
        <w:spacing w:line="276" w:lineRule="auto"/>
        <w:rPr>
          <w:rFonts w:ascii="Calibri" w:hAnsi="Calibri" w:cs="Calibri"/>
        </w:rPr>
      </w:pPr>
    </w:p>
    <w:p w:rsidR="009900E2" w:rsidRPr="005E6DD3" w:rsidRDefault="009900E2" w:rsidP="009900E2">
      <w:pPr>
        <w:pStyle w:val="Heading1"/>
      </w:pPr>
      <w:r>
        <w:lastRenderedPageBreak/>
        <w:t>Figures</w:t>
      </w:r>
    </w:p>
    <w:p w:rsidR="00753E06" w:rsidRPr="005E6DD3" w:rsidRDefault="00753E06" w:rsidP="00753E06">
      <w:pPr>
        <w:spacing w:line="276" w:lineRule="auto"/>
        <w:rPr>
          <w:rFonts w:ascii="Calibri" w:hAnsi="Calibri" w:cs="Calibri"/>
        </w:rPr>
      </w:pPr>
      <w:r>
        <w:rPr>
          <w:rFonts w:ascii="Calibri" w:hAnsi="Calibri" w:cs="Calibri"/>
        </w:rPr>
        <w:tab/>
      </w:r>
    </w:p>
    <w:p w:rsidR="00753E06" w:rsidRPr="005E6DD3" w:rsidRDefault="00537825" w:rsidP="00753E06">
      <w:pPr>
        <w:spacing w:line="276" w:lineRule="auto"/>
        <w:rPr>
          <w:rFonts w:ascii="Calibri" w:hAnsi="Calibri" w:cs="Calibri"/>
          <w:b/>
        </w:rPr>
      </w:pPr>
      <w:r>
        <w:rPr>
          <w:rFonts w:ascii="Calibri" w:hAnsi="Calibri" w:cs="Calibri"/>
          <w:noProof/>
          <w:lang w:val="fi-FI" w:eastAsia="fi-FI"/>
        </w:rPr>
        <w:drawing>
          <wp:inline distT="0" distB="0" distL="0" distR="0">
            <wp:extent cx="6116320" cy="6116320"/>
            <wp:effectExtent l="0" t="0" r="0" b="0"/>
            <wp:docPr id="2" name="Picture 2" descr="C:\Users\localadmin_jlehtoma\Dropbox\Collaborations\validityms\figs\Figure1\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caladmin_jlehtoma\Dropbox\Collaborations\validityms\figs\Figure1\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753E06" w:rsidRPr="005E6DD3" w:rsidRDefault="00753E06" w:rsidP="00753E06">
      <w:pPr>
        <w:pStyle w:val="ImageCaption"/>
        <w:spacing w:line="276" w:lineRule="auto"/>
        <w:rPr>
          <w:rFonts w:ascii="Calibri" w:hAnsi="Calibri" w:cs="Calibri"/>
          <w:b/>
          <w:i w:val="0"/>
        </w:rPr>
      </w:pPr>
      <w:r w:rsidRPr="005E6DD3">
        <w:rPr>
          <w:rFonts w:ascii="Calibri" w:hAnsi="Calibri" w:cs="Calibri"/>
          <w:b/>
          <w:i w:val="0"/>
        </w:rPr>
        <w:t>Figure 1</w:t>
      </w: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537825" w:rsidP="00753E06">
      <w:pPr>
        <w:pStyle w:val="ImageCaption"/>
        <w:pageBreakBefore/>
        <w:spacing w:line="276" w:lineRule="auto"/>
        <w:rPr>
          <w:rFonts w:ascii="Calibri" w:hAnsi="Calibri" w:cs="Calibri"/>
        </w:rPr>
      </w:pPr>
      <w:r>
        <w:rPr>
          <w:rFonts w:ascii="Calibri" w:hAnsi="Calibri" w:cs="Calibri"/>
          <w:noProof/>
          <w:lang w:val="fi-FI" w:eastAsia="fi-FI"/>
        </w:rPr>
        <w:lastRenderedPageBreak/>
        <w:drawing>
          <wp:inline distT="0" distB="0" distL="0" distR="0">
            <wp:extent cx="5222900" cy="8160589"/>
            <wp:effectExtent l="0" t="0" r="0" b="0"/>
            <wp:docPr id="3" name="Picture 3" descr="C:\Users\localadmin_jlehtoma\Dropbox\Collaborations\validityms\figs\Figure2\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caladmin_jlehtoma\Dropbox\Collaborations\validityms\figs\Figure2\Fig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2900" cy="8160589"/>
                    </a:xfrm>
                    <a:prstGeom prst="rect">
                      <a:avLst/>
                    </a:prstGeom>
                    <a:noFill/>
                    <a:ln>
                      <a:noFill/>
                    </a:ln>
                  </pic:spPr>
                </pic:pic>
              </a:graphicData>
            </a:graphic>
          </wp:inline>
        </w:drawing>
      </w:r>
      <w:r w:rsidR="00753E06" w:rsidRPr="005E6DD3">
        <w:rPr>
          <w:rFonts w:ascii="Calibri" w:hAnsi="Calibri" w:cs="Calibri"/>
          <w:b/>
          <w:i w:val="0"/>
        </w:rPr>
        <w:tab/>
        <w:t>Figure 2</w:t>
      </w:r>
    </w:p>
    <w:p w:rsidR="00753E06" w:rsidRPr="005E6DD3" w:rsidRDefault="00537825" w:rsidP="00753E06">
      <w:pPr>
        <w:pStyle w:val="ImageCaption"/>
        <w:pageBreakBefore/>
        <w:spacing w:line="276" w:lineRule="auto"/>
        <w:rPr>
          <w:rFonts w:ascii="Calibri" w:hAnsi="Calibri" w:cs="Calibri"/>
          <w:b/>
          <w:i w:val="0"/>
        </w:rPr>
      </w:pPr>
      <w:r>
        <w:rPr>
          <w:rFonts w:ascii="Calibri" w:hAnsi="Calibri" w:cs="Calibri"/>
          <w:noProof/>
          <w:lang w:val="fi-FI" w:eastAsia="fi-FI"/>
        </w:rPr>
        <w:lastRenderedPageBreak/>
        <w:drawing>
          <wp:inline distT="0" distB="0" distL="0" distR="0">
            <wp:extent cx="5952227" cy="8092853"/>
            <wp:effectExtent l="0" t="0" r="0" b="3810"/>
            <wp:docPr id="4" name="Picture 4" descr="C:\Users\localadmin_jlehtoma\Dropbox\Collaborations\validityms\figs\Figure3\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caladmin_jlehtoma\Dropbox\Collaborations\validityms\figs\Figure3\Fig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2413" cy="8093106"/>
                    </a:xfrm>
                    <a:prstGeom prst="rect">
                      <a:avLst/>
                    </a:prstGeom>
                    <a:noFill/>
                    <a:ln>
                      <a:noFill/>
                    </a:ln>
                  </pic:spPr>
                </pic:pic>
              </a:graphicData>
            </a:graphic>
          </wp:inline>
        </w:drawing>
      </w:r>
      <w:r w:rsidR="00753E06" w:rsidRPr="005E6DD3">
        <w:rPr>
          <w:rFonts w:ascii="Calibri" w:hAnsi="Calibri" w:cs="Calibri"/>
          <w:b/>
          <w:i w:val="0"/>
        </w:rPr>
        <w:t>Figure 3</w:t>
      </w:r>
    </w:p>
    <w:p w:rsidR="00753E06" w:rsidRPr="005E6DD3" w:rsidRDefault="00753E06" w:rsidP="00753E06">
      <w:pPr>
        <w:pageBreakBefore/>
        <w:spacing w:line="276" w:lineRule="auto"/>
        <w:rPr>
          <w:rFonts w:ascii="Calibri" w:hAnsi="Calibri" w:cs="Calibri"/>
          <w:b/>
        </w:rPr>
      </w:pPr>
    </w:p>
    <w:p w:rsidR="00753E06" w:rsidRPr="005E6DD3" w:rsidRDefault="00537825" w:rsidP="00753E06">
      <w:pPr>
        <w:spacing w:line="276" w:lineRule="auto"/>
        <w:jc w:val="center"/>
        <w:rPr>
          <w:rFonts w:ascii="Calibri" w:hAnsi="Calibri" w:cs="Calibri"/>
          <w:b/>
        </w:rPr>
      </w:pPr>
      <w:r>
        <w:rPr>
          <w:rFonts w:ascii="Calibri" w:hAnsi="Calibri" w:cs="Calibri"/>
          <w:noProof/>
          <w:lang w:val="fi-FI" w:eastAsia="fi-FI"/>
        </w:rPr>
        <w:drawing>
          <wp:inline distT="0" distB="0" distL="0" distR="0">
            <wp:extent cx="6115050" cy="6115050"/>
            <wp:effectExtent l="0" t="0" r="0" b="0"/>
            <wp:docPr id="5" name="Picture 5" descr="C:\Users\localadmin_jlehtoma\Dropbox\Collaborations\validityms\figs\Figure4\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caladmin_jlehtoma\Dropbox\Collaborations\validityms\figs\Figure4\Fig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4</w:t>
      </w:r>
    </w:p>
    <w:p w:rsidR="00753E06" w:rsidRPr="005E6DD3" w:rsidRDefault="00E24788"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15050" cy="4133850"/>
            <wp:effectExtent l="0" t="0" r="0" b="0"/>
            <wp:docPr id="6" name="Picture 6" descr="C:\Users\localadmin_jlehtoma\Dropbox\Collaborations\validityms\figs\Figure5\Fig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caladmin_jlehtoma\Dropbox\Collaborations\validityms\figs\Figure5\Fig_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4133850"/>
                    </a:xfrm>
                    <a:prstGeom prst="rect">
                      <a:avLst/>
                    </a:prstGeom>
                    <a:noFill/>
                    <a:ln>
                      <a:noFill/>
                    </a:ln>
                  </pic:spPr>
                </pic:pic>
              </a:graphicData>
            </a:graphic>
          </wp:inline>
        </w:drawing>
      </w:r>
      <w:bookmarkStart w:id="68" w:name="_GoBack"/>
      <w:bookmarkEnd w:id="68"/>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5</w:t>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38407" cy="719856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8569" cy="7198755"/>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sz w:val="32"/>
          <w:szCs w:val="32"/>
        </w:rPr>
      </w:pPr>
      <w:r w:rsidRPr="005E6DD3">
        <w:rPr>
          <w:rFonts w:ascii="Calibri" w:hAnsi="Calibri" w:cs="Calibri"/>
          <w:b/>
          <w:i w:val="0"/>
        </w:rPr>
        <w:t>Figure 6</w:t>
      </w: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855283" w:rsidP="00855283">
      <w:pPr>
        <w:pStyle w:val="Heading1"/>
        <w:spacing w:line="276" w:lineRule="auto"/>
        <w:rPr>
          <w:rFonts w:cs="Calibri"/>
          <w:sz w:val="28"/>
          <w:szCs w:val="28"/>
        </w:rPr>
      </w:pPr>
      <w:bookmarkStart w:id="69" w:name="supplementary-material"/>
      <w:r w:rsidRPr="005E6DD3">
        <w:rPr>
          <w:rFonts w:cs="Calibri"/>
          <w:szCs w:val="32"/>
        </w:rPr>
        <w:lastRenderedPageBreak/>
        <w:t>Supplementary material</w:t>
      </w:r>
    </w:p>
    <w:p w:rsidR="00855283" w:rsidRPr="005E6DD3" w:rsidRDefault="00855283" w:rsidP="00855283">
      <w:pPr>
        <w:pStyle w:val="Heading2"/>
        <w:spacing w:line="276" w:lineRule="auto"/>
        <w:rPr>
          <w:rFonts w:cs="Calibri"/>
        </w:rPr>
      </w:pPr>
      <w:bookmarkStart w:id="70" w:name="s1.1-data-results-and-implementation-of-"/>
      <w:bookmarkEnd w:id="69"/>
      <w:r w:rsidRPr="005E6DD3">
        <w:rPr>
          <w:rFonts w:cs="Calibri"/>
          <w:szCs w:val="28"/>
        </w:rPr>
        <w:t>S1.1 Data, results, and implementation of data pre-processing and Zonation analysis</w:t>
      </w:r>
    </w:p>
    <w:bookmarkEnd w:id="70"/>
    <w:p w:rsidR="00855283" w:rsidRPr="005E6DD3" w:rsidRDefault="00855283" w:rsidP="00855283">
      <w:pPr>
        <w:spacing w:line="276" w:lineRule="auto"/>
        <w:rPr>
          <w:rFonts w:ascii="Calibri" w:hAnsi="Calibri" w:cs="Calibri"/>
          <w:b/>
        </w:rPr>
      </w:pPr>
      <w:r w:rsidRPr="005E6DD3">
        <w:rPr>
          <w:rFonts w:ascii="Calibri" w:hAnsi="Calibri" w:cs="Calibri"/>
        </w:rPr>
        <w:t xml:space="preserve">The following online </w:t>
      </w:r>
      <w:r w:rsidR="00E7418D">
        <w:rPr>
          <w:rFonts w:ascii="Calibri" w:hAnsi="Calibri" w:cs="Calibri"/>
        </w:rPr>
        <w:t>repository</w:t>
      </w:r>
      <w:r w:rsidR="00E7418D">
        <w:rPr>
          <w:rFonts w:ascii="Calibri" w:hAnsi="Calibri" w:cs="Calibri"/>
        </w:rPr>
        <w:tab/>
      </w:r>
      <w:r w:rsidRPr="005E6DD3">
        <w:rPr>
          <w:rFonts w:ascii="Calibri" w:hAnsi="Calibri" w:cs="Calibri"/>
        </w:rPr>
        <w:t>es contain the data, such results that can be shared, and the implementation of various steps of the study in the form of source code or configuration files. Each repository has its own licensing information.</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855283">
      <w:pPr>
        <w:numPr>
          <w:ilvl w:val="0"/>
          <w:numId w:val="1"/>
        </w:numPr>
        <w:spacing w:line="276" w:lineRule="auto"/>
        <w:rPr>
          <w:rFonts w:ascii="Calibri" w:hAnsi="Calibri" w:cs="Calibri"/>
          <w:sz w:val="28"/>
          <w:szCs w:val="28"/>
        </w:rPr>
      </w:pPr>
      <w:r w:rsidRPr="005E6DD3">
        <w:rPr>
          <w:rFonts w:ascii="Calibri" w:hAnsi="Calibri" w:cs="Calibri"/>
        </w:rPr>
        <w:t>https://github.com/cbig/zonator - zonator: Utilities for the Zonation spatial conservation prioritization software.</w:t>
      </w:r>
    </w:p>
    <w:p w:rsidR="00BA17CA" w:rsidRDefault="00BA17CA" w:rsidP="00855283">
      <w:pPr>
        <w:pStyle w:val="Heading2"/>
        <w:spacing w:line="276" w:lineRule="auto"/>
        <w:rPr>
          <w:rFonts w:cs="Calibri"/>
          <w:szCs w:val="28"/>
        </w:rPr>
      </w:pPr>
      <w:bookmarkStart w:id="71" w:name="s1.3-data-pre-processing"/>
    </w:p>
    <w:p w:rsidR="00855283" w:rsidRDefault="00BA17CA" w:rsidP="00855283">
      <w:pPr>
        <w:pStyle w:val="Heading2"/>
        <w:spacing w:line="276" w:lineRule="auto"/>
        <w:rPr>
          <w:rFonts w:cs="Calibri"/>
          <w:szCs w:val="28"/>
        </w:rPr>
      </w:pPr>
      <w:r>
        <w:rPr>
          <w:rFonts w:cs="Calibri"/>
          <w:szCs w:val="28"/>
        </w:rPr>
        <w:t>S1.2</w:t>
      </w:r>
      <w:r w:rsidR="00855283" w:rsidRPr="005E6DD3">
        <w:rPr>
          <w:rFonts w:cs="Calibri"/>
          <w:szCs w:val="28"/>
        </w:rPr>
        <w:t xml:space="preserve"> Data pre-processing</w:t>
      </w:r>
    </w:p>
    <w:bookmarkEnd w:id="71"/>
    <w:p w:rsidR="00855283" w:rsidRPr="005E6DD3" w:rsidRDefault="00855283" w:rsidP="00855283">
      <w:pPr>
        <w:pStyle w:val="Heading3"/>
        <w:rPr>
          <w:rFonts w:cs="Calibri"/>
        </w:rPr>
      </w:pPr>
      <w:r w:rsidRPr="005E6DD3">
        <w:rPr>
          <w:rFonts w:cs="Calibri"/>
          <w:szCs w:val="24"/>
        </w:rPr>
        <w:t>1.3.1 Segmentation</w:t>
      </w:r>
    </w:p>
    <w:p w:rsidR="00855283" w:rsidRPr="005E6DD3" w:rsidRDefault="00855283" w:rsidP="00855283">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directed trees” algorithm by Nag</w:t>
      </w:r>
      <w:r w:rsidRPr="005E6DD3">
        <w:rPr>
          <w:rFonts w:ascii="Calibri" w:hAnsi="Calibri" w:cs="Calibri"/>
        </w:rPr>
        <w:t>endra &amp; Goldberg . The “segmentation with directed trees” aims at detecting regions withou</w:t>
      </w:r>
      <w:r w:rsidR="00827DDE">
        <w:rPr>
          <w:rFonts w:ascii="Calibri" w:hAnsi="Calibri" w:cs="Calibri"/>
        </w:rPr>
        <w:t>t using absolute thresholds (Nag</w:t>
      </w:r>
      <w:r w:rsidRPr="005E6DD3">
        <w:rPr>
          <w:rFonts w:ascii="Calibri" w:hAnsi="Calibri" w:cs="Calibri"/>
        </w:rPr>
        <w:t>endra &amp; Goldberg 1980). The method is based on using an edge image. The algorithm starts by dividing an image to edge and plateau pixels by computing an edge gradient value for each image pixel based on its 3x3 pixel neighborhood. If the edge gradient value was higher than a user-defined gradient threshold value (i.e. indicating high local variation), the pixel was an edge pixel, otherwise a plateau pixel. In the following phases, 1.) the edge pixels linked to the direction of  maximum positive edge gradient, and 2.) the plateau pixels are linked to the pixels of the same plateau. A more detailed description of the segmentation algorithm can be found in Pekkarinen (2002).</w:t>
      </w:r>
    </w:p>
    <w:p w:rsidR="00855283" w:rsidRPr="005E6DD3" w:rsidRDefault="00855283" w:rsidP="00855283">
      <w:pPr>
        <w:spacing w:line="276" w:lineRule="auto"/>
        <w:rPr>
          <w:rFonts w:ascii="Calibri" w:hAnsi="Calibri" w:cs="Calibri"/>
        </w:rPr>
      </w:pPr>
      <w:r w:rsidRPr="005E6DD3">
        <w:rPr>
          <w:rFonts w:ascii="Calibri" w:hAnsi="Calibri" w:cs="Calibri"/>
        </w:rPr>
        <w:t xml:space="preserve">Thus, the automatic segmentation process is guided by the local heterogeneity of the input data pixels. In the case when larger segments than produced by initial segmentation are required, separate region merging algorithm can be applied.  The region-merging algorithm is based on t-ratio threshold (Hagner 1990)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855283">
      <w:pPr>
        <w:pStyle w:val="BodyText"/>
        <w:spacing w:line="276" w:lineRule="auto"/>
        <w:rPr>
          <w:rFonts w:ascii="Calibri" w:hAnsi="Calibri" w:cs="Calibri"/>
          <w:sz w:val="28"/>
          <w:szCs w:val="28"/>
        </w:rPr>
      </w:pPr>
      <w:r w:rsidRPr="005E6DD3">
        <w:rPr>
          <w:rFonts w:ascii="Calibri" w:hAnsi="Calibri" w:cs="Calibri"/>
        </w:rPr>
        <w:lastRenderedPageBreak/>
        <w:t>The stand level variables variables were calculated as average values of the individual pixels within each segment. The variables per tree species were calculated by weighting the pixel level variables by the volumes of individual tree species.</w:t>
      </w:r>
    </w:p>
    <w:p w:rsidR="00CC70E0" w:rsidRDefault="00B2330A" w:rsidP="00CC70E0">
      <w:pPr>
        <w:pStyle w:val="Heading3"/>
      </w:pPr>
      <w:r>
        <w:t>1.3.2</w:t>
      </w:r>
      <w:r w:rsidR="00CC70E0">
        <w:t xml:space="preserve"> </w:t>
      </w:r>
      <w:r w:rsidR="00CC70E0" w:rsidRPr="00CC70E0">
        <w:t xml:space="preserve">Habitat quality </w:t>
      </w:r>
      <w:r w:rsidR="00CC70E0">
        <w:t xml:space="preserve">index </w:t>
      </w:r>
    </w:p>
    <w:p w:rsidR="00BF397E" w:rsidRPr="00CC70E0" w:rsidRDefault="008E3ADD" w:rsidP="00CC70E0">
      <w:pPr>
        <w:pStyle w:val="Heading3"/>
      </w:pPr>
      <w:r>
        <w:rPr>
          <w:noProof/>
          <w:lang w:val="fi-FI" w:eastAsia="fi-FI"/>
        </w:rPr>
        <w:drawing>
          <wp:inline distT="0" distB="0" distL="0" distR="0">
            <wp:extent cx="6116129" cy="4226943"/>
            <wp:effectExtent l="0" t="0" r="0" b="2540"/>
            <wp:docPr id="1" name="Picture 1" descr="C:\Users\localadmin_jlehtoma\Dropbox\Collaborations\validityms\figs\sigmoi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caladmin_jlehtoma\Dropbox\Collaborations\validityms\figs\sigmoidal.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2820" b="5070"/>
                    <a:stretch/>
                  </pic:blipFill>
                  <pic:spPr bwMode="auto">
                    <a:xfrm>
                      <a:off x="0" y="0"/>
                      <a:ext cx="6116320" cy="4227075"/>
                    </a:xfrm>
                    <a:prstGeom prst="rect">
                      <a:avLst/>
                    </a:prstGeom>
                    <a:noFill/>
                    <a:ln>
                      <a:noFill/>
                    </a:ln>
                    <a:extLst>
                      <a:ext uri="{53640926-AAD7-44D8-BBD7-CCE9431645EC}">
                        <a14:shadowObscured xmlns:a14="http://schemas.microsoft.com/office/drawing/2010/main"/>
                      </a:ext>
                    </a:extLst>
                  </pic:spPr>
                </pic:pic>
              </a:graphicData>
            </a:graphic>
          </wp:inline>
        </w:drawing>
      </w:r>
    </w:p>
    <w:p w:rsidR="00B2330A" w:rsidRPr="005E6DD3" w:rsidRDefault="00B2330A" w:rsidP="00B2330A">
      <w:pPr>
        <w:spacing w:line="276" w:lineRule="auto"/>
        <w:rPr>
          <w:rFonts w:ascii="Calibri" w:hAnsi="Calibri" w:cs="Calibri"/>
        </w:rPr>
      </w:pPr>
      <w:r w:rsidRPr="005E6DD3">
        <w:rPr>
          <w:rFonts w:ascii="Calibri" w:hAnsi="Calibri" w:cs="Calibri"/>
        </w:rPr>
        <w:t>Figure S1: The benefit functions used to scale the perceived, expert opinion based conservation value (y-axis) to structural characteristics of the forest (x-axis). These functions are specific to tree species.</w:t>
      </w:r>
    </w:p>
    <w:p w:rsidR="00855283" w:rsidRPr="005E6DD3" w:rsidRDefault="00855283" w:rsidP="002B3AD7"/>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 xml:space="preserve">Narendra, P. M., and M. Goldberg. 1980. Image Segmentation with Directed Trees. IEEE Transactions on Pattern Analysis and Machine Interligence </w:t>
      </w:r>
      <w:r w:rsidRPr="005E6DD3">
        <w:rPr>
          <w:rFonts w:ascii="Calibri" w:hAnsi="Calibri" w:cs="Calibri"/>
          <w:b/>
          <w:szCs w:val="28"/>
        </w:rPr>
        <w:t>1</w:t>
      </w:r>
      <w:r w:rsidRPr="005E6DD3">
        <w:rPr>
          <w:rFonts w:ascii="Calibri" w:hAnsi="Calibri" w:cs="Calibri"/>
          <w:szCs w:val="28"/>
        </w:rPr>
        <w:t>:185–191.</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Hagner, O. 1990. Computer aided forest stand delineation and inventory based on satellite remote sensing. In: Proceedings of SNS/IUFRO workshop in Umeå 26–28.12.1990: The usability of remote sensing for forest inventory and planning. Swedish University of Agriculture Sciences. Remote Sensing Laboratory. Umeå.</w:t>
      </w:r>
    </w:p>
    <w:p w:rsidR="00855283" w:rsidRPr="005E6DD3" w:rsidRDefault="00855283" w:rsidP="00855283">
      <w:pPr>
        <w:pStyle w:val="BodyText"/>
        <w:spacing w:line="276" w:lineRule="auto"/>
        <w:ind w:left="480" w:hanging="480"/>
        <w:rPr>
          <w:rFonts w:ascii="Calibri" w:hAnsi="Calibri" w:cs="Calibri"/>
          <w:sz w:val="28"/>
          <w:szCs w:val="28"/>
        </w:rPr>
      </w:pPr>
      <w:r w:rsidRPr="005E6DD3">
        <w:rPr>
          <w:rFonts w:ascii="Calibri" w:hAnsi="Calibri" w:cs="Calibri"/>
          <w:szCs w:val="28"/>
        </w:rPr>
        <w:lastRenderedPageBreak/>
        <w:t xml:space="preserve">Pekkarinen, A. 2002. Image segment-based spectral features in the estimation of timber volume. Remote Sensing of Environment </w:t>
      </w:r>
      <w:r w:rsidRPr="005E6DD3">
        <w:rPr>
          <w:rFonts w:ascii="Calibri" w:hAnsi="Calibri" w:cs="Calibri"/>
          <w:b/>
          <w:szCs w:val="28"/>
        </w:rPr>
        <w:t>82</w:t>
      </w:r>
      <w:r w:rsidRPr="005E6DD3">
        <w:rPr>
          <w:rFonts w:ascii="Calibri" w:hAnsi="Calibri" w:cs="Calibri"/>
          <w:szCs w:val="28"/>
        </w:rPr>
        <w:t>:349–359.</w:t>
      </w:r>
    </w:p>
    <w:p w:rsidR="00DE7503" w:rsidRPr="0005278B" w:rsidRDefault="00DE7503" w:rsidP="000A4E2F">
      <w:pPr>
        <w:spacing w:line="276" w:lineRule="auto"/>
        <w:rPr>
          <w:rFonts w:ascii="Calibri" w:hAnsi="Calibri" w:cs="Calibri"/>
        </w:rPr>
      </w:pPr>
    </w:p>
    <w:sectPr w:rsidR="00DE7503" w:rsidRPr="0005278B" w:rsidSect="00D811F6">
      <w:footerReference w:type="default" r:id="rId17"/>
      <w:pgSz w:w="11906" w:h="16838"/>
      <w:pgMar w:top="1417" w:right="1134" w:bottom="2173" w:left="1134" w:header="720" w:footer="1417"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EAF" w:rsidRDefault="00380EAF" w:rsidP="00987257">
      <w:pPr>
        <w:spacing w:before="0" w:after="0"/>
      </w:pPr>
      <w:r>
        <w:separator/>
      </w:r>
    </w:p>
  </w:endnote>
  <w:endnote w:type="continuationSeparator" w:id="0">
    <w:p w:rsidR="00380EAF" w:rsidRDefault="00380EAF"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roid Sans Fallback">
    <w:altName w:val="Arial Unicode MS"/>
    <w:charset w:val="80"/>
    <w:family w:val="swiss"/>
    <w:pitch w:val="variable"/>
    <w:sig w:usb0="00000010" w:usb1="2BDFFCFB" w:usb2="00000016" w:usb3="00000000" w:csb0="003E0000" w:csb1="00000000"/>
  </w:font>
  <w:font w:name="Tahoma">
    <w:panose1 w:val="020B0604030504040204"/>
    <w:charset w:val="00"/>
    <w:family w:val="swiss"/>
    <w:pitch w:val="variable"/>
    <w:sig w:usb0="E1002EFF" w:usb1="C000605B" w:usb2="00000029" w:usb3="00000000" w:csb0="000101FF" w:csb1="00000000"/>
  </w:font>
  <w:font w:name="Carlito">
    <w:panose1 w:val="020F0502020204030204"/>
    <w:charset w:val="00"/>
    <w:family w:val="swiss"/>
    <w:pitch w:val="variable"/>
    <w:sig w:usb0="E10002FF" w:usb1="5000E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AF4" w:rsidRPr="00987257" w:rsidRDefault="00314AF4">
    <w:pPr>
      <w:pStyle w:val="Footer"/>
      <w:jc w:val="center"/>
      <w:rPr>
        <w:rFonts w:asciiTheme="minorHAnsi" w:hAnsiTheme="minorHAnsi"/>
      </w:rPr>
    </w:pPr>
    <w:r w:rsidRPr="00987257">
      <w:rPr>
        <w:rFonts w:asciiTheme="minorHAnsi" w:hAnsiTheme="minorHAnsi"/>
      </w:rPr>
      <w:t xml:space="preserve">Lehtomäki et al. - </w:t>
    </w:r>
    <w:r w:rsidRPr="00987257">
      <w:rPr>
        <w:rFonts w:asciiTheme="minorHAnsi" w:hAnsiTheme="minorHAnsi"/>
      </w:rPr>
      <w:fldChar w:fldCharType="begin"/>
    </w:r>
    <w:r w:rsidRPr="00987257">
      <w:rPr>
        <w:rFonts w:asciiTheme="minorHAnsi" w:hAnsiTheme="minorHAnsi"/>
      </w:rPr>
      <w:instrText xml:space="preserve"> PAGE </w:instrText>
    </w:r>
    <w:r w:rsidRPr="00987257">
      <w:rPr>
        <w:rFonts w:asciiTheme="minorHAnsi" w:hAnsiTheme="minorHAnsi"/>
      </w:rPr>
      <w:fldChar w:fldCharType="separate"/>
    </w:r>
    <w:r w:rsidR="009E4998">
      <w:rPr>
        <w:rFonts w:asciiTheme="minorHAnsi" w:hAnsiTheme="minorHAnsi"/>
        <w:noProof/>
      </w:rPr>
      <w:t>33</w:t>
    </w:r>
    <w:r w:rsidRPr="00987257">
      <w:rPr>
        <w:rFonts w:asciiTheme="minorHAnsi" w:hAnsiTheme="minorHAns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EAF" w:rsidRDefault="00380EAF" w:rsidP="00987257">
      <w:pPr>
        <w:spacing w:before="0" w:after="0"/>
      </w:pPr>
      <w:r>
        <w:separator/>
      </w:r>
    </w:p>
  </w:footnote>
  <w:footnote w:type="continuationSeparator" w:id="0">
    <w:p w:rsidR="00380EAF" w:rsidRDefault="00380EAF"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20860"/>
    <w:rsid w:val="00023D7A"/>
    <w:rsid w:val="00032842"/>
    <w:rsid w:val="0003339E"/>
    <w:rsid w:val="00036906"/>
    <w:rsid w:val="00037574"/>
    <w:rsid w:val="00045328"/>
    <w:rsid w:val="000462E8"/>
    <w:rsid w:val="000511B2"/>
    <w:rsid w:val="00051A11"/>
    <w:rsid w:val="00052108"/>
    <w:rsid w:val="0005278B"/>
    <w:rsid w:val="0005330F"/>
    <w:rsid w:val="00055974"/>
    <w:rsid w:val="00056CFF"/>
    <w:rsid w:val="000575A7"/>
    <w:rsid w:val="000579D6"/>
    <w:rsid w:val="00060591"/>
    <w:rsid w:val="0006423C"/>
    <w:rsid w:val="00066891"/>
    <w:rsid w:val="00066FC1"/>
    <w:rsid w:val="00071E2C"/>
    <w:rsid w:val="00077FEB"/>
    <w:rsid w:val="00081088"/>
    <w:rsid w:val="00083396"/>
    <w:rsid w:val="00084771"/>
    <w:rsid w:val="00085457"/>
    <w:rsid w:val="000862EC"/>
    <w:rsid w:val="0008689E"/>
    <w:rsid w:val="0008795C"/>
    <w:rsid w:val="00087C0E"/>
    <w:rsid w:val="00092E5F"/>
    <w:rsid w:val="000935A6"/>
    <w:rsid w:val="00093FBF"/>
    <w:rsid w:val="00094452"/>
    <w:rsid w:val="00097A59"/>
    <w:rsid w:val="000A0DAF"/>
    <w:rsid w:val="000A1F17"/>
    <w:rsid w:val="000A2881"/>
    <w:rsid w:val="000A3605"/>
    <w:rsid w:val="000A3EEC"/>
    <w:rsid w:val="000A4E2F"/>
    <w:rsid w:val="000A7037"/>
    <w:rsid w:val="000A7C63"/>
    <w:rsid w:val="000B2D55"/>
    <w:rsid w:val="000B3836"/>
    <w:rsid w:val="000B4DD9"/>
    <w:rsid w:val="000B5B5F"/>
    <w:rsid w:val="000B7737"/>
    <w:rsid w:val="000C003F"/>
    <w:rsid w:val="000C070F"/>
    <w:rsid w:val="000C37A7"/>
    <w:rsid w:val="000C3A99"/>
    <w:rsid w:val="000C47FD"/>
    <w:rsid w:val="000C5DC8"/>
    <w:rsid w:val="000C6762"/>
    <w:rsid w:val="000D065E"/>
    <w:rsid w:val="000D0AEB"/>
    <w:rsid w:val="000D139C"/>
    <w:rsid w:val="000D5BD1"/>
    <w:rsid w:val="000E06DE"/>
    <w:rsid w:val="000E33FB"/>
    <w:rsid w:val="000E3C6B"/>
    <w:rsid w:val="000E68E6"/>
    <w:rsid w:val="000E769C"/>
    <w:rsid w:val="000E7929"/>
    <w:rsid w:val="000E7A55"/>
    <w:rsid w:val="000F0025"/>
    <w:rsid w:val="000F0B12"/>
    <w:rsid w:val="000F23B8"/>
    <w:rsid w:val="000F2D61"/>
    <w:rsid w:val="000F6E3B"/>
    <w:rsid w:val="000F7061"/>
    <w:rsid w:val="00101981"/>
    <w:rsid w:val="0010369C"/>
    <w:rsid w:val="00104CC7"/>
    <w:rsid w:val="0010623D"/>
    <w:rsid w:val="00106604"/>
    <w:rsid w:val="00106CD7"/>
    <w:rsid w:val="00110509"/>
    <w:rsid w:val="0011220C"/>
    <w:rsid w:val="00112841"/>
    <w:rsid w:val="001138BE"/>
    <w:rsid w:val="00116F41"/>
    <w:rsid w:val="00121066"/>
    <w:rsid w:val="00121CEA"/>
    <w:rsid w:val="001225F7"/>
    <w:rsid w:val="00123964"/>
    <w:rsid w:val="0012517A"/>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42EE"/>
    <w:rsid w:val="001653A5"/>
    <w:rsid w:val="00165453"/>
    <w:rsid w:val="00172601"/>
    <w:rsid w:val="00175F68"/>
    <w:rsid w:val="001773E7"/>
    <w:rsid w:val="001805DE"/>
    <w:rsid w:val="001821BC"/>
    <w:rsid w:val="001830D9"/>
    <w:rsid w:val="0018390E"/>
    <w:rsid w:val="00185C89"/>
    <w:rsid w:val="00191AA4"/>
    <w:rsid w:val="00195BD7"/>
    <w:rsid w:val="001A0B15"/>
    <w:rsid w:val="001A130E"/>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3633"/>
    <w:rsid w:val="001D7D65"/>
    <w:rsid w:val="001E0502"/>
    <w:rsid w:val="001E59EB"/>
    <w:rsid w:val="001E5F8A"/>
    <w:rsid w:val="001E733F"/>
    <w:rsid w:val="001E7799"/>
    <w:rsid w:val="001F10A4"/>
    <w:rsid w:val="001F3450"/>
    <w:rsid w:val="001F4559"/>
    <w:rsid w:val="001F6E8C"/>
    <w:rsid w:val="001F7B3C"/>
    <w:rsid w:val="00201B2D"/>
    <w:rsid w:val="0020434E"/>
    <w:rsid w:val="002055DD"/>
    <w:rsid w:val="00205E07"/>
    <w:rsid w:val="002062D4"/>
    <w:rsid w:val="0020724D"/>
    <w:rsid w:val="0021191D"/>
    <w:rsid w:val="002125D6"/>
    <w:rsid w:val="00212736"/>
    <w:rsid w:val="00216E5E"/>
    <w:rsid w:val="00217F2E"/>
    <w:rsid w:val="00217F5E"/>
    <w:rsid w:val="00221032"/>
    <w:rsid w:val="002219CD"/>
    <w:rsid w:val="00222330"/>
    <w:rsid w:val="00224FB2"/>
    <w:rsid w:val="00226B18"/>
    <w:rsid w:val="00227941"/>
    <w:rsid w:val="00231287"/>
    <w:rsid w:val="0023456A"/>
    <w:rsid w:val="00234DC1"/>
    <w:rsid w:val="00235ED3"/>
    <w:rsid w:val="00236302"/>
    <w:rsid w:val="00236B39"/>
    <w:rsid w:val="0024175A"/>
    <w:rsid w:val="00242A0F"/>
    <w:rsid w:val="0024451F"/>
    <w:rsid w:val="00244967"/>
    <w:rsid w:val="00251A0C"/>
    <w:rsid w:val="00253E87"/>
    <w:rsid w:val="00253EFE"/>
    <w:rsid w:val="0025516F"/>
    <w:rsid w:val="00256437"/>
    <w:rsid w:val="002566B9"/>
    <w:rsid w:val="0026376E"/>
    <w:rsid w:val="00265461"/>
    <w:rsid w:val="00265B1F"/>
    <w:rsid w:val="002672A0"/>
    <w:rsid w:val="00271EBD"/>
    <w:rsid w:val="00272D96"/>
    <w:rsid w:val="00273516"/>
    <w:rsid w:val="00274598"/>
    <w:rsid w:val="00275F73"/>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1304"/>
    <w:rsid w:val="002B2169"/>
    <w:rsid w:val="002B2845"/>
    <w:rsid w:val="002B284F"/>
    <w:rsid w:val="002B3AD7"/>
    <w:rsid w:val="002B4E14"/>
    <w:rsid w:val="002B5879"/>
    <w:rsid w:val="002B696D"/>
    <w:rsid w:val="002B6B6B"/>
    <w:rsid w:val="002B7B41"/>
    <w:rsid w:val="002C5F9F"/>
    <w:rsid w:val="002C6FAB"/>
    <w:rsid w:val="002C72A4"/>
    <w:rsid w:val="002C79E4"/>
    <w:rsid w:val="002D04D3"/>
    <w:rsid w:val="002D05B0"/>
    <w:rsid w:val="002D12E2"/>
    <w:rsid w:val="002D155C"/>
    <w:rsid w:val="002D1B21"/>
    <w:rsid w:val="002E0202"/>
    <w:rsid w:val="002E049D"/>
    <w:rsid w:val="002E1BC2"/>
    <w:rsid w:val="002E43DA"/>
    <w:rsid w:val="002E5386"/>
    <w:rsid w:val="002E57BF"/>
    <w:rsid w:val="002E67F4"/>
    <w:rsid w:val="002E6896"/>
    <w:rsid w:val="002E7846"/>
    <w:rsid w:val="002F0BBC"/>
    <w:rsid w:val="002F0BE6"/>
    <w:rsid w:val="002F0EF3"/>
    <w:rsid w:val="002F158D"/>
    <w:rsid w:val="002F5637"/>
    <w:rsid w:val="002F5E16"/>
    <w:rsid w:val="00300FB3"/>
    <w:rsid w:val="00301209"/>
    <w:rsid w:val="00310766"/>
    <w:rsid w:val="00312394"/>
    <w:rsid w:val="00313E47"/>
    <w:rsid w:val="00314AF4"/>
    <w:rsid w:val="0031525F"/>
    <w:rsid w:val="003163CC"/>
    <w:rsid w:val="0032022F"/>
    <w:rsid w:val="0032490D"/>
    <w:rsid w:val="00324A9D"/>
    <w:rsid w:val="0033632C"/>
    <w:rsid w:val="00337FC0"/>
    <w:rsid w:val="003449F7"/>
    <w:rsid w:val="00346F96"/>
    <w:rsid w:val="00347D90"/>
    <w:rsid w:val="00350763"/>
    <w:rsid w:val="003512CD"/>
    <w:rsid w:val="00353D97"/>
    <w:rsid w:val="00355E11"/>
    <w:rsid w:val="00357060"/>
    <w:rsid w:val="003612EE"/>
    <w:rsid w:val="00361BE7"/>
    <w:rsid w:val="003626C8"/>
    <w:rsid w:val="00364660"/>
    <w:rsid w:val="003651C5"/>
    <w:rsid w:val="00365FB5"/>
    <w:rsid w:val="00367222"/>
    <w:rsid w:val="00370C45"/>
    <w:rsid w:val="00375C4E"/>
    <w:rsid w:val="003770DE"/>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5B05"/>
    <w:rsid w:val="003B5D06"/>
    <w:rsid w:val="003B7C8D"/>
    <w:rsid w:val="003C02E4"/>
    <w:rsid w:val="003C46BB"/>
    <w:rsid w:val="003C62A8"/>
    <w:rsid w:val="003C759E"/>
    <w:rsid w:val="003D17DA"/>
    <w:rsid w:val="003D1A6F"/>
    <w:rsid w:val="003D29D5"/>
    <w:rsid w:val="003D2EE9"/>
    <w:rsid w:val="003D3DD6"/>
    <w:rsid w:val="003D4662"/>
    <w:rsid w:val="003D67B9"/>
    <w:rsid w:val="003D794F"/>
    <w:rsid w:val="003E064E"/>
    <w:rsid w:val="003E1CCF"/>
    <w:rsid w:val="003F228F"/>
    <w:rsid w:val="003F54F6"/>
    <w:rsid w:val="003F59CB"/>
    <w:rsid w:val="003F5B7C"/>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436E5"/>
    <w:rsid w:val="00443E07"/>
    <w:rsid w:val="00443E73"/>
    <w:rsid w:val="00444CCA"/>
    <w:rsid w:val="00445B5B"/>
    <w:rsid w:val="00446F7B"/>
    <w:rsid w:val="00447491"/>
    <w:rsid w:val="004476D9"/>
    <w:rsid w:val="00450E5F"/>
    <w:rsid w:val="00451A6C"/>
    <w:rsid w:val="004567DF"/>
    <w:rsid w:val="00456D37"/>
    <w:rsid w:val="0045709B"/>
    <w:rsid w:val="00460F84"/>
    <w:rsid w:val="00461F1D"/>
    <w:rsid w:val="00464BFE"/>
    <w:rsid w:val="004656E0"/>
    <w:rsid w:val="00471211"/>
    <w:rsid w:val="004807FE"/>
    <w:rsid w:val="0048089F"/>
    <w:rsid w:val="00481CC3"/>
    <w:rsid w:val="004845A5"/>
    <w:rsid w:val="00486A17"/>
    <w:rsid w:val="00493222"/>
    <w:rsid w:val="00494CB1"/>
    <w:rsid w:val="0049724C"/>
    <w:rsid w:val="004A122A"/>
    <w:rsid w:val="004A1E5D"/>
    <w:rsid w:val="004A21B5"/>
    <w:rsid w:val="004A220F"/>
    <w:rsid w:val="004A2540"/>
    <w:rsid w:val="004A30C2"/>
    <w:rsid w:val="004A49AF"/>
    <w:rsid w:val="004A76D7"/>
    <w:rsid w:val="004A7875"/>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2AEF"/>
    <w:rsid w:val="004E5E41"/>
    <w:rsid w:val="004E7650"/>
    <w:rsid w:val="004F01BF"/>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502F"/>
    <w:rsid w:val="00537195"/>
    <w:rsid w:val="0053733E"/>
    <w:rsid w:val="00537825"/>
    <w:rsid w:val="00537F0D"/>
    <w:rsid w:val="00540371"/>
    <w:rsid w:val="00542143"/>
    <w:rsid w:val="00542262"/>
    <w:rsid w:val="0054264F"/>
    <w:rsid w:val="00542964"/>
    <w:rsid w:val="00550742"/>
    <w:rsid w:val="00552639"/>
    <w:rsid w:val="0056015D"/>
    <w:rsid w:val="00566815"/>
    <w:rsid w:val="005720CD"/>
    <w:rsid w:val="00573380"/>
    <w:rsid w:val="005763B4"/>
    <w:rsid w:val="0057742C"/>
    <w:rsid w:val="005779CC"/>
    <w:rsid w:val="00580571"/>
    <w:rsid w:val="005807D0"/>
    <w:rsid w:val="005811D8"/>
    <w:rsid w:val="00582C53"/>
    <w:rsid w:val="005838D4"/>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F1E"/>
    <w:rsid w:val="005C4DA1"/>
    <w:rsid w:val="005C5483"/>
    <w:rsid w:val="005C5EFE"/>
    <w:rsid w:val="005D07B8"/>
    <w:rsid w:val="005D127F"/>
    <w:rsid w:val="005D355E"/>
    <w:rsid w:val="005D6619"/>
    <w:rsid w:val="005E0838"/>
    <w:rsid w:val="005E0FE7"/>
    <w:rsid w:val="005E190A"/>
    <w:rsid w:val="005E21B8"/>
    <w:rsid w:val="005E3A87"/>
    <w:rsid w:val="005E3D2F"/>
    <w:rsid w:val="005E67A1"/>
    <w:rsid w:val="005E7AA4"/>
    <w:rsid w:val="005F0790"/>
    <w:rsid w:val="005F4300"/>
    <w:rsid w:val="005F46DF"/>
    <w:rsid w:val="005F496A"/>
    <w:rsid w:val="005F564A"/>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7340"/>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395D"/>
    <w:rsid w:val="0068689C"/>
    <w:rsid w:val="00690A14"/>
    <w:rsid w:val="006915C9"/>
    <w:rsid w:val="006917B8"/>
    <w:rsid w:val="006928A5"/>
    <w:rsid w:val="00692C84"/>
    <w:rsid w:val="00692E4B"/>
    <w:rsid w:val="006933F6"/>
    <w:rsid w:val="00694F94"/>
    <w:rsid w:val="0069568B"/>
    <w:rsid w:val="00697B08"/>
    <w:rsid w:val="006A6114"/>
    <w:rsid w:val="006A6AF1"/>
    <w:rsid w:val="006B0575"/>
    <w:rsid w:val="006B08BB"/>
    <w:rsid w:val="006B427C"/>
    <w:rsid w:val="006B740B"/>
    <w:rsid w:val="006C15FC"/>
    <w:rsid w:val="006C1AE5"/>
    <w:rsid w:val="006C43D9"/>
    <w:rsid w:val="006C510C"/>
    <w:rsid w:val="006C5508"/>
    <w:rsid w:val="006C5C87"/>
    <w:rsid w:val="006D0635"/>
    <w:rsid w:val="006D1971"/>
    <w:rsid w:val="006D2F82"/>
    <w:rsid w:val="006D3DF6"/>
    <w:rsid w:val="006D57A8"/>
    <w:rsid w:val="006E0242"/>
    <w:rsid w:val="006E53F0"/>
    <w:rsid w:val="006E5553"/>
    <w:rsid w:val="006F5045"/>
    <w:rsid w:val="006F5CD5"/>
    <w:rsid w:val="006F5D59"/>
    <w:rsid w:val="007011F4"/>
    <w:rsid w:val="007016DC"/>
    <w:rsid w:val="00701B6E"/>
    <w:rsid w:val="00702A01"/>
    <w:rsid w:val="00705B04"/>
    <w:rsid w:val="00707169"/>
    <w:rsid w:val="007128B0"/>
    <w:rsid w:val="00714981"/>
    <w:rsid w:val="00721FEB"/>
    <w:rsid w:val="0072326B"/>
    <w:rsid w:val="00724802"/>
    <w:rsid w:val="007279AE"/>
    <w:rsid w:val="00735670"/>
    <w:rsid w:val="00736FA3"/>
    <w:rsid w:val="00742EC4"/>
    <w:rsid w:val="007436BB"/>
    <w:rsid w:val="00743FE3"/>
    <w:rsid w:val="0074552F"/>
    <w:rsid w:val="007461B9"/>
    <w:rsid w:val="00752331"/>
    <w:rsid w:val="00752DD4"/>
    <w:rsid w:val="00753E06"/>
    <w:rsid w:val="00753E88"/>
    <w:rsid w:val="0075551E"/>
    <w:rsid w:val="00756F5D"/>
    <w:rsid w:val="00760C03"/>
    <w:rsid w:val="00761345"/>
    <w:rsid w:val="00762B95"/>
    <w:rsid w:val="00762BB2"/>
    <w:rsid w:val="00763A97"/>
    <w:rsid w:val="00763AFA"/>
    <w:rsid w:val="007654B7"/>
    <w:rsid w:val="00770223"/>
    <w:rsid w:val="007703F3"/>
    <w:rsid w:val="007709CE"/>
    <w:rsid w:val="007752DC"/>
    <w:rsid w:val="00776E81"/>
    <w:rsid w:val="007806D4"/>
    <w:rsid w:val="00780BD7"/>
    <w:rsid w:val="0078294D"/>
    <w:rsid w:val="0078314E"/>
    <w:rsid w:val="007839F2"/>
    <w:rsid w:val="00786338"/>
    <w:rsid w:val="00786BD5"/>
    <w:rsid w:val="007870AF"/>
    <w:rsid w:val="00787997"/>
    <w:rsid w:val="00790653"/>
    <w:rsid w:val="00790FB5"/>
    <w:rsid w:val="00792595"/>
    <w:rsid w:val="007938D2"/>
    <w:rsid w:val="00795852"/>
    <w:rsid w:val="007969D4"/>
    <w:rsid w:val="0079741A"/>
    <w:rsid w:val="00797DCB"/>
    <w:rsid w:val="007A2FC6"/>
    <w:rsid w:val="007A30AF"/>
    <w:rsid w:val="007A3596"/>
    <w:rsid w:val="007A3B2B"/>
    <w:rsid w:val="007A3D9B"/>
    <w:rsid w:val="007B1CE0"/>
    <w:rsid w:val="007B309D"/>
    <w:rsid w:val="007B4769"/>
    <w:rsid w:val="007B5253"/>
    <w:rsid w:val="007B6D9A"/>
    <w:rsid w:val="007B7B96"/>
    <w:rsid w:val="007B7C57"/>
    <w:rsid w:val="007C0AB0"/>
    <w:rsid w:val="007C0EC3"/>
    <w:rsid w:val="007C0FA4"/>
    <w:rsid w:val="007C48D2"/>
    <w:rsid w:val="007C5D1A"/>
    <w:rsid w:val="007D2293"/>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2CD7"/>
    <w:rsid w:val="00832E3D"/>
    <w:rsid w:val="00833F8D"/>
    <w:rsid w:val="008347BD"/>
    <w:rsid w:val="008367AA"/>
    <w:rsid w:val="00842BBD"/>
    <w:rsid w:val="00842C62"/>
    <w:rsid w:val="00844651"/>
    <w:rsid w:val="00847C0D"/>
    <w:rsid w:val="008502FB"/>
    <w:rsid w:val="00850D9F"/>
    <w:rsid w:val="008529D3"/>
    <w:rsid w:val="00852AAB"/>
    <w:rsid w:val="008537A9"/>
    <w:rsid w:val="00855283"/>
    <w:rsid w:val="008564AE"/>
    <w:rsid w:val="00864806"/>
    <w:rsid w:val="00867515"/>
    <w:rsid w:val="00871361"/>
    <w:rsid w:val="00872E90"/>
    <w:rsid w:val="008730AA"/>
    <w:rsid w:val="008739D8"/>
    <w:rsid w:val="00873F4E"/>
    <w:rsid w:val="008748BD"/>
    <w:rsid w:val="008753C9"/>
    <w:rsid w:val="00876EFD"/>
    <w:rsid w:val="008816D5"/>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4333"/>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7388"/>
    <w:rsid w:val="008E7CD7"/>
    <w:rsid w:val="008F0C85"/>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20097"/>
    <w:rsid w:val="00920B91"/>
    <w:rsid w:val="00921223"/>
    <w:rsid w:val="00922362"/>
    <w:rsid w:val="009235CF"/>
    <w:rsid w:val="00924541"/>
    <w:rsid w:val="0092457C"/>
    <w:rsid w:val="009247CA"/>
    <w:rsid w:val="00924BFE"/>
    <w:rsid w:val="0092663C"/>
    <w:rsid w:val="00926AC4"/>
    <w:rsid w:val="0093097C"/>
    <w:rsid w:val="00934102"/>
    <w:rsid w:val="00934DCE"/>
    <w:rsid w:val="009361C0"/>
    <w:rsid w:val="009362BB"/>
    <w:rsid w:val="00942F2F"/>
    <w:rsid w:val="00942F40"/>
    <w:rsid w:val="009438D5"/>
    <w:rsid w:val="00950A3F"/>
    <w:rsid w:val="00953FDA"/>
    <w:rsid w:val="00955871"/>
    <w:rsid w:val="00960C17"/>
    <w:rsid w:val="00965A0F"/>
    <w:rsid w:val="0096755D"/>
    <w:rsid w:val="009718F3"/>
    <w:rsid w:val="00971C8B"/>
    <w:rsid w:val="009724C2"/>
    <w:rsid w:val="00973652"/>
    <w:rsid w:val="009771EB"/>
    <w:rsid w:val="00977C2B"/>
    <w:rsid w:val="00980390"/>
    <w:rsid w:val="00980A60"/>
    <w:rsid w:val="00980C97"/>
    <w:rsid w:val="009813FF"/>
    <w:rsid w:val="00987257"/>
    <w:rsid w:val="00987AA7"/>
    <w:rsid w:val="009900E2"/>
    <w:rsid w:val="009932A0"/>
    <w:rsid w:val="00994E91"/>
    <w:rsid w:val="00995263"/>
    <w:rsid w:val="0099569E"/>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6B0C"/>
    <w:rsid w:val="00AD7F5D"/>
    <w:rsid w:val="00AE1675"/>
    <w:rsid w:val="00AE19F2"/>
    <w:rsid w:val="00AE2224"/>
    <w:rsid w:val="00AE2544"/>
    <w:rsid w:val="00AE294E"/>
    <w:rsid w:val="00AE3E4E"/>
    <w:rsid w:val="00AE51E9"/>
    <w:rsid w:val="00AE70F8"/>
    <w:rsid w:val="00AE7C43"/>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330A"/>
    <w:rsid w:val="00B23345"/>
    <w:rsid w:val="00B242C8"/>
    <w:rsid w:val="00B274BC"/>
    <w:rsid w:val="00B3079A"/>
    <w:rsid w:val="00B354A8"/>
    <w:rsid w:val="00B37001"/>
    <w:rsid w:val="00B4252E"/>
    <w:rsid w:val="00B427A7"/>
    <w:rsid w:val="00B448A0"/>
    <w:rsid w:val="00B457F5"/>
    <w:rsid w:val="00B458B8"/>
    <w:rsid w:val="00B46ABB"/>
    <w:rsid w:val="00B470E9"/>
    <w:rsid w:val="00B478AC"/>
    <w:rsid w:val="00B47FCC"/>
    <w:rsid w:val="00B50529"/>
    <w:rsid w:val="00B5073E"/>
    <w:rsid w:val="00B51D83"/>
    <w:rsid w:val="00B56630"/>
    <w:rsid w:val="00B5699C"/>
    <w:rsid w:val="00B605FC"/>
    <w:rsid w:val="00B61414"/>
    <w:rsid w:val="00B67207"/>
    <w:rsid w:val="00B76CBB"/>
    <w:rsid w:val="00B76D9E"/>
    <w:rsid w:val="00B772BD"/>
    <w:rsid w:val="00B81C55"/>
    <w:rsid w:val="00B83E65"/>
    <w:rsid w:val="00B84878"/>
    <w:rsid w:val="00B8743A"/>
    <w:rsid w:val="00B87745"/>
    <w:rsid w:val="00B87C71"/>
    <w:rsid w:val="00B91353"/>
    <w:rsid w:val="00B915F5"/>
    <w:rsid w:val="00B96481"/>
    <w:rsid w:val="00B96A32"/>
    <w:rsid w:val="00BA17CA"/>
    <w:rsid w:val="00BA1E08"/>
    <w:rsid w:val="00BA39F6"/>
    <w:rsid w:val="00BA4B62"/>
    <w:rsid w:val="00BA4ED1"/>
    <w:rsid w:val="00BA5903"/>
    <w:rsid w:val="00BA79B3"/>
    <w:rsid w:val="00BB1C44"/>
    <w:rsid w:val="00BB3685"/>
    <w:rsid w:val="00BB40A1"/>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E2E"/>
    <w:rsid w:val="00C641D1"/>
    <w:rsid w:val="00C64372"/>
    <w:rsid w:val="00C6624A"/>
    <w:rsid w:val="00C66E5A"/>
    <w:rsid w:val="00C716AE"/>
    <w:rsid w:val="00C717DD"/>
    <w:rsid w:val="00C7490B"/>
    <w:rsid w:val="00C756F3"/>
    <w:rsid w:val="00C76612"/>
    <w:rsid w:val="00C80450"/>
    <w:rsid w:val="00C81158"/>
    <w:rsid w:val="00C86CCE"/>
    <w:rsid w:val="00C87C87"/>
    <w:rsid w:val="00C9041E"/>
    <w:rsid w:val="00C90F20"/>
    <w:rsid w:val="00C91E0F"/>
    <w:rsid w:val="00C95C69"/>
    <w:rsid w:val="00C95CA5"/>
    <w:rsid w:val="00CA2B02"/>
    <w:rsid w:val="00CA4309"/>
    <w:rsid w:val="00CA5E31"/>
    <w:rsid w:val="00CA607B"/>
    <w:rsid w:val="00CA7913"/>
    <w:rsid w:val="00CA7DED"/>
    <w:rsid w:val="00CB075F"/>
    <w:rsid w:val="00CB1E1B"/>
    <w:rsid w:val="00CB21D7"/>
    <w:rsid w:val="00CB2C2D"/>
    <w:rsid w:val="00CB3914"/>
    <w:rsid w:val="00CB4217"/>
    <w:rsid w:val="00CB7739"/>
    <w:rsid w:val="00CB78D9"/>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2BFD"/>
    <w:rsid w:val="00CE451D"/>
    <w:rsid w:val="00CE4E7E"/>
    <w:rsid w:val="00CE512C"/>
    <w:rsid w:val="00CE54BB"/>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7C2A"/>
    <w:rsid w:val="00DA2494"/>
    <w:rsid w:val="00DA2FCE"/>
    <w:rsid w:val="00DA43B5"/>
    <w:rsid w:val="00DA4DDD"/>
    <w:rsid w:val="00DA572D"/>
    <w:rsid w:val="00DA779C"/>
    <w:rsid w:val="00DB02B8"/>
    <w:rsid w:val="00DB0B10"/>
    <w:rsid w:val="00DB2D34"/>
    <w:rsid w:val="00DB3B1A"/>
    <w:rsid w:val="00DB7BEC"/>
    <w:rsid w:val="00DC2AAA"/>
    <w:rsid w:val="00DC3659"/>
    <w:rsid w:val="00DC4F2E"/>
    <w:rsid w:val="00DC671F"/>
    <w:rsid w:val="00DC6A84"/>
    <w:rsid w:val="00DC7244"/>
    <w:rsid w:val="00DD3A0D"/>
    <w:rsid w:val="00DD4E5A"/>
    <w:rsid w:val="00DD7987"/>
    <w:rsid w:val="00DD7EB6"/>
    <w:rsid w:val="00DE0065"/>
    <w:rsid w:val="00DE04E2"/>
    <w:rsid w:val="00DE0CBD"/>
    <w:rsid w:val="00DE0F62"/>
    <w:rsid w:val="00DE38FD"/>
    <w:rsid w:val="00DE7503"/>
    <w:rsid w:val="00DF03BE"/>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30EC0"/>
    <w:rsid w:val="00E316C7"/>
    <w:rsid w:val="00E3229F"/>
    <w:rsid w:val="00E33D14"/>
    <w:rsid w:val="00E33FB0"/>
    <w:rsid w:val="00E34B57"/>
    <w:rsid w:val="00E35AF2"/>
    <w:rsid w:val="00E35F90"/>
    <w:rsid w:val="00E36FF0"/>
    <w:rsid w:val="00E37FD4"/>
    <w:rsid w:val="00E43542"/>
    <w:rsid w:val="00E444CA"/>
    <w:rsid w:val="00E51486"/>
    <w:rsid w:val="00E5182F"/>
    <w:rsid w:val="00E51E2D"/>
    <w:rsid w:val="00E536B3"/>
    <w:rsid w:val="00E55CA1"/>
    <w:rsid w:val="00E55F9D"/>
    <w:rsid w:val="00E601EC"/>
    <w:rsid w:val="00E615F5"/>
    <w:rsid w:val="00E6296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611"/>
    <w:rsid w:val="00E85D58"/>
    <w:rsid w:val="00E87A28"/>
    <w:rsid w:val="00E93DF2"/>
    <w:rsid w:val="00E94201"/>
    <w:rsid w:val="00E947F4"/>
    <w:rsid w:val="00E96DFD"/>
    <w:rsid w:val="00E96E30"/>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75B"/>
    <w:rsid w:val="00ED6A3C"/>
    <w:rsid w:val="00EE0A95"/>
    <w:rsid w:val="00EE0F45"/>
    <w:rsid w:val="00EE3CD1"/>
    <w:rsid w:val="00EE4BC4"/>
    <w:rsid w:val="00EE4BDB"/>
    <w:rsid w:val="00EE50CF"/>
    <w:rsid w:val="00EE5D0C"/>
    <w:rsid w:val="00EE5FE9"/>
    <w:rsid w:val="00EE6EBD"/>
    <w:rsid w:val="00EF1E6B"/>
    <w:rsid w:val="00EF24ED"/>
    <w:rsid w:val="00EF48B3"/>
    <w:rsid w:val="00EF63D9"/>
    <w:rsid w:val="00F02109"/>
    <w:rsid w:val="00F02C0B"/>
    <w:rsid w:val="00F07E79"/>
    <w:rsid w:val="00F10207"/>
    <w:rsid w:val="00F104F0"/>
    <w:rsid w:val="00F10D45"/>
    <w:rsid w:val="00F11693"/>
    <w:rsid w:val="00F12D94"/>
    <w:rsid w:val="00F12EDF"/>
    <w:rsid w:val="00F13BE6"/>
    <w:rsid w:val="00F17FA7"/>
    <w:rsid w:val="00F20BD5"/>
    <w:rsid w:val="00F20DA0"/>
    <w:rsid w:val="00F2203F"/>
    <w:rsid w:val="00F254CB"/>
    <w:rsid w:val="00F27AC9"/>
    <w:rsid w:val="00F27CDB"/>
    <w:rsid w:val="00F30A5D"/>
    <w:rsid w:val="00F3168C"/>
    <w:rsid w:val="00F32E2D"/>
    <w:rsid w:val="00F348DB"/>
    <w:rsid w:val="00F35430"/>
    <w:rsid w:val="00F36B16"/>
    <w:rsid w:val="00F42C7B"/>
    <w:rsid w:val="00F449DB"/>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4968"/>
    <w:rsid w:val="00FA5A63"/>
    <w:rsid w:val="00FB034A"/>
    <w:rsid w:val="00FB04E8"/>
    <w:rsid w:val="00FB0718"/>
    <w:rsid w:val="00FB2465"/>
    <w:rsid w:val="00FB50E2"/>
    <w:rsid w:val="00FB50FE"/>
    <w:rsid w:val="00FB58F5"/>
    <w:rsid w:val="00FB60C2"/>
    <w:rsid w:val="00FB77CF"/>
    <w:rsid w:val="00FC2A72"/>
    <w:rsid w:val="00FC346F"/>
    <w:rsid w:val="00FC424C"/>
    <w:rsid w:val="00FC63DA"/>
    <w:rsid w:val="00FD2593"/>
    <w:rsid w:val="00FD266C"/>
    <w:rsid w:val="00FD3523"/>
    <w:rsid w:val="00FD3B57"/>
    <w:rsid w:val="00FE0913"/>
    <w:rsid w:val="00FE0C0F"/>
    <w:rsid w:val="00FE1526"/>
    <w:rsid w:val="00FE1D6C"/>
    <w:rsid w:val="00FE6233"/>
    <w:rsid w:val="00FF0978"/>
    <w:rsid w:val="00FF295B"/>
    <w:rsid w:val="00FF4383"/>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etla.fi/ohjelma/vmi/vmi-moni-en.ht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B18EF-C929-403D-B34A-89F1F3967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36</Pages>
  <Words>40675</Words>
  <Characters>329470</Characters>
  <Application>Microsoft Office Word</Application>
  <DocSecurity>0</DocSecurity>
  <Lines>2745</Lines>
  <Paragraphs>738</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9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460</cp:revision>
  <dcterms:created xsi:type="dcterms:W3CDTF">2014-07-12T08:43:00Z</dcterms:created>
  <dcterms:modified xsi:type="dcterms:W3CDTF">2014-10-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